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062AA" w14:textId="77777777" w:rsidR="00593BA9" w:rsidRDefault="00593BA9">
      <w:pPr>
        <w:rPr>
          <w:rFonts w:ascii="Arial" w:hAnsi="Arial" w:cs="Arial"/>
        </w:rPr>
      </w:pPr>
      <w:r>
        <w:rPr>
          <w:rFonts w:ascii="Arial" w:hAnsi="Arial" w:cs="Arial"/>
          <w:b/>
        </w:rPr>
        <w:t>D</w:t>
      </w:r>
      <w:r w:rsidR="001B1043">
        <w:rPr>
          <w:rFonts w:ascii="Arial" w:hAnsi="Arial" w:cs="Arial"/>
          <w:b/>
        </w:rPr>
        <w:t>etecting NEMO (dNEMO) Guide (gUIDE)</w:t>
      </w:r>
    </w:p>
    <w:p w14:paraId="7725DD1C" w14:textId="77777777" w:rsidR="00593BA9" w:rsidRDefault="00593BA9">
      <w:pPr>
        <w:rPr>
          <w:rFonts w:ascii="Arial" w:hAnsi="Arial" w:cs="Arial"/>
        </w:rPr>
      </w:pPr>
    </w:p>
    <w:p w14:paraId="02A074B6" w14:textId="77777777" w:rsidR="00593BA9" w:rsidRDefault="001B1043">
      <w:pPr>
        <w:rPr>
          <w:rFonts w:ascii="Arial" w:hAnsi="Arial" w:cs="Arial"/>
        </w:rPr>
      </w:pPr>
      <w:r>
        <w:rPr>
          <w:rFonts w:ascii="Arial" w:hAnsi="Arial" w:cs="Arial"/>
        </w:rPr>
        <w:t>Last updated December 10</w:t>
      </w:r>
      <w:r w:rsidR="00593BA9">
        <w:rPr>
          <w:rFonts w:ascii="Arial" w:hAnsi="Arial" w:cs="Arial"/>
        </w:rPr>
        <w:t>, 2019.</w:t>
      </w:r>
    </w:p>
    <w:p w14:paraId="60AA0F34" w14:textId="77777777" w:rsidR="00593BA9" w:rsidRDefault="00593BA9">
      <w:pPr>
        <w:rPr>
          <w:rFonts w:ascii="Arial" w:hAnsi="Arial" w:cs="Arial"/>
        </w:rPr>
      </w:pPr>
    </w:p>
    <w:p w14:paraId="77163AB8" w14:textId="77777777" w:rsidR="00593BA9" w:rsidRDefault="00593BA9">
      <w:pPr>
        <w:rPr>
          <w:rFonts w:ascii="Arial" w:hAnsi="Arial" w:cs="Arial"/>
        </w:rPr>
      </w:pPr>
    </w:p>
    <w:p w14:paraId="2AD7AD37" w14:textId="77777777" w:rsidR="00593BA9" w:rsidRDefault="00593BA9">
      <w:pPr>
        <w:rPr>
          <w:rFonts w:ascii="Arial" w:hAnsi="Arial" w:cs="Arial"/>
        </w:rPr>
      </w:pPr>
    </w:p>
    <w:p w14:paraId="2F1CE0F0" w14:textId="77777777" w:rsidR="00593BA9" w:rsidRDefault="00593BA9">
      <w:pPr>
        <w:rPr>
          <w:rFonts w:ascii="Arial" w:hAnsi="Arial" w:cs="Arial"/>
        </w:rPr>
      </w:pPr>
    </w:p>
    <w:p w14:paraId="01EE1562" w14:textId="77777777" w:rsidR="00593BA9" w:rsidRDefault="00593BA9">
      <w:pPr>
        <w:rPr>
          <w:rFonts w:ascii="Arial" w:hAnsi="Arial" w:cs="Arial"/>
        </w:rPr>
      </w:pPr>
    </w:p>
    <w:p w14:paraId="25B6FAF0" w14:textId="77777777" w:rsidR="00593BA9" w:rsidRDefault="00593BA9">
      <w:pPr>
        <w:rPr>
          <w:rFonts w:ascii="Arial" w:hAnsi="Arial" w:cs="Arial"/>
        </w:rPr>
      </w:pPr>
    </w:p>
    <w:p w14:paraId="77C594B7" w14:textId="77777777" w:rsidR="00593BA9" w:rsidRDefault="00593BA9">
      <w:pPr>
        <w:rPr>
          <w:rFonts w:ascii="Arial" w:hAnsi="Arial" w:cs="Arial"/>
        </w:rPr>
      </w:pPr>
    </w:p>
    <w:p w14:paraId="71E724EB" w14:textId="77777777" w:rsidR="00593BA9" w:rsidRDefault="00593BA9">
      <w:pPr>
        <w:rPr>
          <w:rFonts w:ascii="Arial" w:hAnsi="Arial" w:cs="Arial"/>
        </w:rPr>
      </w:pPr>
    </w:p>
    <w:p w14:paraId="4B802FB3" w14:textId="77777777" w:rsidR="00593BA9" w:rsidRDefault="00593BA9">
      <w:pPr>
        <w:rPr>
          <w:rFonts w:ascii="Arial" w:hAnsi="Arial" w:cs="Arial"/>
        </w:rPr>
      </w:pPr>
    </w:p>
    <w:p w14:paraId="0FB2C843" w14:textId="77777777" w:rsidR="00593BA9" w:rsidRDefault="00593BA9">
      <w:pPr>
        <w:rPr>
          <w:rFonts w:ascii="Arial" w:hAnsi="Arial" w:cs="Arial"/>
        </w:rPr>
      </w:pPr>
    </w:p>
    <w:p w14:paraId="58B96AD6" w14:textId="77777777" w:rsidR="00593BA9" w:rsidRDefault="00593BA9">
      <w:pPr>
        <w:rPr>
          <w:rFonts w:ascii="Arial" w:hAnsi="Arial" w:cs="Arial"/>
        </w:rPr>
      </w:pPr>
    </w:p>
    <w:p w14:paraId="5C446BEE" w14:textId="77777777" w:rsidR="00593BA9" w:rsidRDefault="00593BA9">
      <w:pPr>
        <w:rPr>
          <w:rFonts w:ascii="Arial" w:hAnsi="Arial" w:cs="Arial"/>
        </w:rPr>
      </w:pPr>
    </w:p>
    <w:p w14:paraId="47ED81A5" w14:textId="77777777" w:rsidR="00593BA9" w:rsidRDefault="00593BA9">
      <w:pPr>
        <w:rPr>
          <w:rFonts w:ascii="Arial" w:hAnsi="Arial" w:cs="Arial"/>
        </w:rPr>
      </w:pPr>
    </w:p>
    <w:p w14:paraId="7D937E44" w14:textId="77777777" w:rsidR="00593BA9" w:rsidRDefault="00593BA9">
      <w:pPr>
        <w:rPr>
          <w:rFonts w:ascii="Arial" w:hAnsi="Arial" w:cs="Arial"/>
        </w:rPr>
      </w:pPr>
    </w:p>
    <w:p w14:paraId="1E5FE30D" w14:textId="77777777" w:rsidR="00593BA9" w:rsidRDefault="00593BA9">
      <w:pPr>
        <w:rPr>
          <w:rFonts w:ascii="Arial" w:hAnsi="Arial" w:cs="Arial"/>
        </w:rPr>
      </w:pPr>
    </w:p>
    <w:p w14:paraId="5F96365F" w14:textId="77777777" w:rsidR="00593BA9" w:rsidRDefault="00593BA9">
      <w:pPr>
        <w:rPr>
          <w:rFonts w:ascii="Arial" w:hAnsi="Arial" w:cs="Arial"/>
        </w:rPr>
      </w:pPr>
    </w:p>
    <w:p w14:paraId="20B0D3BF" w14:textId="77777777" w:rsidR="00593BA9" w:rsidRDefault="00593BA9">
      <w:pPr>
        <w:rPr>
          <w:rFonts w:ascii="Arial" w:hAnsi="Arial" w:cs="Arial"/>
        </w:rPr>
      </w:pPr>
    </w:p>
    <w:p w14:paraId="3AB81C2E" w14:textId="77777777" w:rsidR="00593BA9" w:rsidRDefault="00593BA9">
      <w:pPr>
        <w:rPr>
          <w:rFonts w:ascii="Arial" w:hAnsi="Arial" w:cs="Arial"/>
        </w:rPr>
      </w:pPr>
    </w:p>
    <w:p w14:paraId="441DE9BA" w14:textId="77777777" w:rsidR="00593BA9" w:rsidRDefault="00593BA9">
      <w:pPr>
        <w:rPr>
          <w:rFonts w:ascii="Arial" w:hAnsi="Arial" w:cs="Arial"/>
        </w:rPr>
      </w:pPr>
    </w:p>
    <w:p w14:paraId="4A9C5651" w14:textId="77777777" w:rsidR="00593BA9" w:rsidRDefault="00593BA9">
      <w:pPr>
        <w:rPr>
          <w:rFonts w:ascii="Arial" w:hAnsi="Arial" w:cs="Arial"/>
        </w:rPr>
      </w:pPr>
    </w:p>
    <w:p w14:paraId="6AA841C8" w14:textId="77777777" w:rsidR="00593BA9" w:rsidRDefault="00593BA9">
      <w:pPr>
        <w:rPr>
          <w:rFonts w:ascii="Arial" w:hAnsi="Arial" w:cs="Arial"/>
        </w:rPr>
      </w:pPr>
    </w:p>
    <w:p w14:paraId="53F0861F" w14:textId="77777777" w:rsidR="00593BA9" w:rsidRDefault="00593BA9">
      <w:pPr>
        <w:rPr>
          <w:rFonts w:ascii="Arial" w:hAnsi="Arial" w:cs="Arial"/>
        </w:rPr>
      </w:pPr>
    </w:p>
    <w:p w14:paraId="4D5645C0" w14:textId="77777777" w:rsidR="00593BA9" w:rsidRDefault="00593BA9">
      <w:pPr>
        <w:rPr>
          <w:rFonts w:ascii="Arial" w:hAnsi="Arial" w:cs="Arial"/>
        </w:rPr>
      </w:pPr>
    </w:p>
    <w:p w14:paraId="01BEC593" w14:textId="77777777" w:rsidR="00593BA9" w:rsidRDefault="00593BA9">
      <w:pPr>
        <w:rPr>
          <w:rFonts w:ascii="Arial" w:hAnsi="Arial" w:cs="Arial"/>
        </w:rPr>
      </w:pPr>
    </w:p>
    <w:p w14:paraId="0EAE3E52" w14:textId="77777777" w:rsidR="00593BA9" w:rsidRDefault="00593BA9">
      <w:pPr>
        <w:rPr>
          <w:rFonts w:ascii="Arial" w:hAnsi="Arial" w:cs="Arial"/>
        </w:rPr>
      </w:pPr>
    </w:p>
    <w:p w14:paraId="4D997FD2" w14:textId="77777777" w:rsidR="00593BA9" w:rsidRDefault="00593BA9">
      <w:pPr>
        <w:rPr>
          <w:rFonts w:ascii="Arial" w:hAnsi="Arial" w:cs="Arial"/>
        </w:rPr>
      </w:pPr>
    </w:p>
    <w:p w14:paraId="14C97654" w14:textId="77777777" w:rsidR="00593BA9" w:rsidRDefault="00593BA9">
      <w:pPr>
        <w:rPr>
          <w:rFonts w:ascii="Arial" w:hAnsi="Arial" w:cs="Arial"/>
        </w:rPr>
      </w:pPr>
    </w:p>
    <w:p w14:paraId="0FCD4298" w14:textId="77777777" w:rsidR="00593BA9" w:rsidRDefault="00593BA9">
      <w:pPr>
        <w:rPr>
          <w:rFonts w:ascii="Arial" w:hAnsi="Arial" w:cs="Arial"/>
        </w:rPr>
      </w:pPr>
    </w:p>
    <w:p w14:paraId="50807F09" w14:textId="77777777" w:rsidR="00593BA9" w:rsidRDefault="00593BA9">
      <w:pPr>
        <w:rPr>
          <w:rFonts w:ascii="Arial" w:hAnsi="Arial" w:cs="Arial"/>
        </w:rPr>
      </w:pPr>
    </w:p>
    <w:p w14:paraId="6C96507D" w14:textId="77777777" w:rsidR="00593BA9" w:rsidRDefault="00593BA9">
      <w:pPr>
        <w:rPr>
          <w:rFonts w:ascii="Arial" w:hAnsi="Arial" w:cs="Arial"/>
        </w:rPr>
      </w:pPr>
    </w:p>
    <w:p w14:paraId="5D9AAB8B" w14:textId="77777777" w:rsidR="00593BA9" w:rsidRDefault="00593BA9">
      <w:pPr>
        <w:rPr>
          <w:rFonts w:ascii="Arial" w:hAnsi="Arial" w:cs="Arial"/>
        </w:rPr>
      </w:pPr>
    </w:p>
    <w:p w14:paraId="11B3CF23" w14:textId="77777777" w:rsidR="00593BA9" w:rsidRDefault="00593BA9">
      <w:pPr>
        <w:rPr>
          <w:rFonts w:ascii="Arial" w:hAnsi="Arial" w:cs="Arial"/>
        </w:rPr>
      </w:pPr>
    </w:p>
    <w:p w14:paraId="3A1E2AD0" w14:textId="77777777" w:rsidR="00593BA9" w:rsidRDefault="00593BA9">
      <w:pPr>
        <w:rPr>
          <w:rFonts w:ascii="Arial" w:hAnsi="Arial" w:cs="Arial"/>
        </w:rPr>
      </w:pPr>
    </w:p>
    <w:p w14:paraId="325D30C6" w14:textId="77777777" w:rsidR="00593BA9" w:rsidRDefault="00593BA9">
      <w:pPr>
        <w:rPr>
          <w:rFonts w:ascii="Arial" w:hAnsi="Arial" w:cs="Arial"/>
        </w:rPr>
      </w:pPr>
    </w:p>
    <w:p w14:paraId="3C24F326" w14:textId="77777777" w:rsidR="00593BA9" w:rsidRDefault="00593BA9">
      <w:pPr>
        <w:rPr>
          <w:rFonts w:ascii="Arial" w:hAnsi="Arial" w:cs="Arial"/>
        </w:rPr>
      </w:pPr>
    </w:p>
    <w:p w14:paraId="7090BCC3" w14:textId="77777777" w:rsidR="00593BA9" w:rsidRDefault="00593BA9">
      <w:pPr>
        <w:rPr>
          <w:rFonts w:ascii="Arial" w:hAnsi="Arial" w:cs="Arial"/>
        </w:rPr>
      </w:pPr>
    </w:p>
    <w:p w14:paraId="7BA67B60" w14:textId="77777777" w:rsidR="00593BA9" w:rsidRDefault="00593BA9">
      <w:pPr>
        <w:rPr>
          <w:rFonts w:ascii="Arial" w:hAnsi="Arial" w:cs="Arial"/>
        </w:rPr>
      </w:pPr>
    </w:p>
    <w:p w14:paraId="3CD7F980" w14:textId="77777777" w:rsidR="00593BA9" w:rsidRDefault="00593BA9">
      <w:pPr>
        <w:rPr>
          <w:rFonts w:ascii="Arial" w:hAnsi="Arial" w:cs="Arial"/>
        </w:rPr>
      </w:pPr>
    </w:p>
    <w:p w14:paraId="448B856E" w14:textId="77777777" w:rsidR="00593BA9" w:rsidRDefault="00593BA9">
      <w:pPr>
        <w:rPr>
          <w:rFonts w:ascii="Arial" w:hAnsi="Arial" w:cs="Arial"/>
        </w:rPr>
      </w:pPr>
    </w:p>
    <w:p w14:paraId="378AB650" w14:textId="77777777" w:rsidR="00593BA9" w:rsidRDefault="00593BA9">
      <w:pPr>
        <w:rPr>
          <w:rFonts w:ascii="Arial" w:hAnsi="Arial" w:cs="Arial"/>
        </w:rPr>
      </w:pPr>
    </w:p>
    <w:p w14:paraId="5F80DD5F" w14:textId="77777777" w:rsidR="00593BA9" w:rsidRDefault="00593BA9">
      <w:pPr>
        <w:rPr>
          <w:rFonts w:ascii="Arial" w:hAnsi="Arial" w:cs="Arial"/>
        </w:rPr>
      </w:pPr>
    </w:p>
    <w:p w14:paraId="6DB97C32" w14:textId="77777777" w:rsidR="00593BA9" w:rsidRDefault="00593BA9">
      <w:pPr>
        <w:rPr>
          <w:rFonts w:ascii="Arial" w:hAnsi="Arial" w:cs="Arial"/>
        </w:rPr>
      </w:pPr>
    </w:p>
    <w:p w14:paraId="7FDE7F93" w14:textId="77777777" w:rsidR="00593BA9" w:rsidRDefault="00593BA9">
      <w:pPr>
        <w:rPr>
          <w:rFonts w:ascii="Arial" w:hAnsi="Arial" w:cs="Arial"/>
        </w:rPr>
      </w:pPr>
    </w:p>
    <w:p w14:paraId="15D11C85" w14:textId="77777777" w:rsidR="00593BA9" w:rsidRDefault="00593BA9">
      <w:pPr>
        <w:rPr>
          <w:rFonts w:ascii="Arial" w:hAnsi="Arial" w:cs="Arial"/>
        </w:rPr>
      </w:pPr>
      <w:r>
        <w:rPr>
          <w:rFonts w:ascii="Arial" w:hAnsi="Arial" w:cs="Arial"/>
        </w:rPr>
        <w:lastRenderedPageBreak/>
        <w:t>Contents</w:t>
      </w:r>
    </w:p>
    <w:p w14:paraId="123FE65F" w14:textId="77777777" w:rsidR="00593BA9" w:rsidRDefault="00593BA9">
      <w:pPr>
        <w:rPr>
          <w:rFonts w:ascii="Arial" w:hAnsi="Arial" w:cs="Arial"/>
        </w:rPr>
      </w:pPr>
    </w:p>
    <w:p w14:paraId="38758C00" w14:textId="77777777" w:rsidR="00593BA9" w:rsidRDefault="00593BA9" w:rsidP="00593BA9">
      <w:pPr>
        <w:pStyle w:val="ListParagraph"/>
        <w:numPr>
          <w:ilvl w:val="0"/>
          <w:numId w:val="1"/>
        </w:numPr>
        <w:rPr>
          <w:rFonts w:ascii="Arial" w:hAnsi="Arial" w:cs="Arial"/>
        </w:rPr>
      </w:pPr>
      <w:r>
        <w:rPr>
          <w:rFonts w:ascii="Arial" w:hAnsi="Arial" w:cs="Arial"/>
        </w:rPr>
        <w:t>License</w:t>
      </w:r>
    </w:p>
    <w:p w14:paraId="1088AC67" w14:textId="77777777" w:rsidR="00593BA9" w:rsidRDefault="00593BA9" w:rsidP="00593BA9">
      <w:pPr>
        <w:pStyle w:val="ListParagraph"/>
        <w:numPr>
          <w:ilvl w:val="0"/>
          <w:numId w:val="1"/>
        </w:numPr>
        <w:rPr>
          <w:rFonts w:ascii="Arial" w:hAnsi="Arial" w:cs="Arial"/>
        </w:rPr>
      </w:pPr>
      <w:r>
        <w:rPr>
          <w:rFonts w:ascii="Arial" w:hAnsi="Arial" w:cs="Arial"/>
        </w:rPr>
        <w:t>Requirements</w:t>
      </w:r>
    </w:p>
    <w:p w14:paraId="664A9B12" w14:textId="77777777" w:rsidR="00593BA9" w:rsidRDefault="00593BA9" w:rsidP="00593BA9">
      <w:pPr>
        <w:pStyle w:val="ListParagraph"/>
        <w:numPr>
          <w:ilvl w:val="0"/>
          <w:numId w:val="1"/>
        </w:numPr>
        <w:rPr>
          <w:rFonts w:ascii="Arial" w:hAnsi="Arial" w:cs="Arial"/>
        </w:rPr>
      </w:pPr>
      <w:r>
        <w:rPr>
          <w:rFonts w:ascii="Arial" w:hAnsi="Arial" w:cs="Arial"/>
        </w:rPr>
        <w:t>Installation and Startup</w:t>
      </w:r>
    </w:p>
    <w:p w14:paraId="572BEF75" w14:textId="77777777" w:rsidR="00593BA9" w:rsidRPr="00584B9A" w:rsidRDefault="00593BA9" w:rsidP="00593BA9">
      <w:pPr>
        <w:pStyle w:val="ListParagraph"/>
        <w:numPr>
          <w:ilvl w:val="0"/>
          <w:numId w:val="1"/>
        </w:numPr>
        <w:rPr>
          <w:rFonts w:ascii="Arial" w:hAnsi="Arial" w:cs="Arial"/>
        </w:rPr>
      </w:pPr>
      <w:r w:rsidRPr="00584B9A">
        <w:rPr>
          <w:rFonts w:ascii="Arial" w:hAnsi="Arial" w:cs="Arial"/>
        </w:rPr>
        <w:t>User Interface</w:t>
      </w:r>
    </w:p>
    <w:p w14:paraId="4B8E4740" w14:textId="77777777" w:rsidR="00593BA9" w:rsidRDefault="00593BA9" w:rsidP="00593BA9">
      <w:pPr>
        <w:pStyle w:val="ListParagraph"/>
        <w:numPr>
          <w:ilvl w:val="0"/>
          <w:numId w:val="1"/>
        </w:numPr>
        <w:rPr>
          <w:rFonts w:ascii="Arial" w:hAnsi="Arial" w:cs="Arial"/>
        </w:rPr>
      </w:pPr>
      <w:r>
        <w:rPr>
          <w:rFonts w:ascii="Arial" w:hAnsi="Arial" w:cs="Arial"/>
        </w:rPr>
        <w:t>Loading Images into dNEMO</w:t>
      </w:r>
    </w:p>
    <w:p w14:paraId="2C5043BC" w14:textId="77777777" w:rsidR="00593BA9" w:rsidRDefault="00593BA9" w:rsidP="00593BA9">
      <w:pPr>
        <w:pStyle w:val="ListParagraph"/>
        <w:numPr>
          <w:ilvl w:val="0"/>
          <w:numId w:val="1"/>
        </w:numPr>
        <w:rPr>
          <w:rFonts w:ascii="Arial" w:hAnsi="Arial" w:cs="Arial"/>
        </w:rPr>
      </w:pPr>
      <w:r>
        <w:rPr>
          <w:rFonts w:ascii="Arial" w:hAnsi="Arial" w:cs="Arial"/>
        </w:rPr>
        <w:t>Display Panel</w:t>
      </w:r>
    </w:p>
    <w:p w14:paraId="1E4342D7" w14:textId="77777777" w:rsidR="00593BA9" w:rsidRPr="0023319A" w:rsidRDefault="00593BA9" w:rsidP="00593BA9">
      <w:pPr>
        <w:pStyle w:val="ListParagraph"/>
        <w:numPr>
          <w:ilvl w:val="0"/>
          <w:numId w:val="1"/>
        </w:numPr>
        <w:rPr>
          <w:rFonts w:ascii="Arial" w:hAnsi="Arial" w:cs="Arial"/>
          <w:highlight w:val="yellow"/>
        </w:rPr>
      </w:pPr>
      <w:r w:rsidRPr="0023319A">
        <w:rPr>
          <w:rFonts w:ascii="Arial" w:hAnsi="Arial" w:cs="Arial"/>
          <w:highlight w:val="yellow"/>
        </w:rPr>
        <w:t>Spot Detection Settings</w:t>
      </w:r>
    </w:p>
    <w:p w14:paraId="1567E6C8" w14:textId="77777777" w:rsidR="00593BA9" w:rsidRPr="00186B20" w:rsidRDefault="00593BA9" w:rsidP="00593BA9">
      <w:pPr>
        <w:pStyle w:val="ListParagraph"/>
        <w:numPr>
          <w:ilvl w:val="0"/>
          <w:numId w:val="1"/>
        </w:numPr>
        <w:rPr>
          <w:rFonts w:ascii="Arial" w:hAnsi="Arial" w:cs="Arial"/>
        </w:rPr>
      </w:pPr>
      <w:r w:rsidRPr="00186B20">
        <w:rPr>
          <w:rFonts w:ascii="Arial" w:hAnsi="Arial" w:cs="Arial"/>
        </w:rPr>
        <w:t>Creating Keyframe Objects</w:t>
      </w:r>
    </w:p>
    <w:p w14:paraId="4E0D54BB" w14:textId="77777777" w:rsidR="00593BA9" w:rsidRDefault="00593BA9" w:rsidP="00593BA9">
      <w:pPr>
        <w:pStyle w:val="ListParagraph"/>
        <w:numPr>
          <w:ilvl w:val="0"/>
          <w:numId w:val="1"/>
        </w:numPr>
        <w:rPr>
          <w:rFonts w:ascii="Arial" w:hAnsi="Arial" w:cs="Arial"/>
        </w:rPr>
      </w:pPr>
      <w:r>
        <w:rPr>
          <w:rFonts w:ascii="Arial" w:hAnsi="Arial" w:cs="Arial"/>
        </w:rPr>
        <w:t>Segmenting Cells Using Drawing Tool</w:t>
      </w:r>
    </w:p>
    <w:p w14:paraId="70786E1C" w14:textId="77777777" w:rsidR="00593BA9" w:rsidRPr="0023319A" w:rsidRDefault="00593BA9" w:rsidP="00593BA9">
      <w:pPr>
        <w:pStyle w:val="ListParagraph"/>
        <w:numPr>
          <w:ilvl w:val="0"/>
          <w:numId w:val="1"/>
        </w:numPr>
        <w:rPr>
          <w:rFonts w:ascii="Arial" w:hAnsi="Arial" w:cs="Arial"/>
          <w:highlight w:val="yellow"/>
        </w:rPr>
      </w:pPr>
      <w:r w:rsidRPr="0023319A">
        <w:rPr>
          <w:rFonts w:ascii="Arial" w:hAnsi="Arial" w:cs="Arial"/>
          <w:highlight w:val="yellow"/>
        </w:rPr>
        <w:t>Modifying and Deleting Keyframe Objects</w:t>
      </w:r>
    </w:p>
    <w:p w14:paraId="572522C1" w14:textId="77777777" w:rsidR="00593BA9" w:rsidRDefault="00593BA9" w:rsidP="00593BA9">
      <w:pPr>
        <w:pStyle w:val="ListParagraph"/>
        <w:numPr>
          <w:ilvl w:val="0"/>
          <w:numId w:val="1"/>
        </w:numPr>
        <w:rPr>
          <w:rFonts w:ascii="Arial" w:hAnsi="Arial" w:cs="Arial"/>
        </w:rPr>
      </w:pPr>
      <w:r>
        <w:rPr>
          <w:rFonts w:ascii="Arial" w:hAnsi="Arial" w:cs="Arial"/>
        </w:rPr>
        <w:t>Manual Removal of Erroneous Signals</w:t>
      </w:r>
    </w:p>
    <w:p w14:paraId="46B3263F" w14:textId="77777777" w:rsidR="00593BA9" w:rsidRDefault="00593BA9" w:rsidP="00593BA9">
      <w:pPr>
        <w:pStyle w:val="ListParagraph"/>
        <w:numPr>
          <w:ilvl w:val="0"/>
          <w:numId w:val="1"/>
        </w:numPr>
        <w:rPr>
          <w:rFonts w:ascii="Arial" w:hAnsi="Arial" w:cs="Arial"/>
        </w:rPr>
      </w:pPr>
      <w:r>
        <w:rPr>
          <w:rFonts w:ascii="Arial" w:hAnsi="Arial" w:cs="Arial"/>
        </w:rPr>
        <w:t>The Inspector Tool</w:t>
      </w:r>
    </w:p>
    <w:p w14:paraId="61CF1A73" w14:textId="77777777" w:rsidR="00593BA9" w:rsidRDefault="00593BA9" w:rsidP="00593BA9">
      <w:pPr>
        <w:pStyle w:val="ListParagraph"/>
        <w:numPr>
          <w:ilvl w:val="0"/>
          <w:numId w:val="1"/>
        </w:numPr>
        <w:rPr>
          <w:rFonts w:ascii="Arial" w:hAnsi="Arial" w:cs="Arial"/>
        </w:rPr>
      </w:pPr>
      <w:r>
        <w:rPr>
          <w:rFonts w:ascii="Arial" w:hAnsi="Arial" w:cs="Arial"/>
        </w:rPr>
        <w:t>Output Files</w:t>
      </w:r>
    </w:p>
    <w:p w14:paraId="61368644" w14:textId="77777777" w:rsidR="00593BA9" w:rsidRDefault="00593BA9" w:rsidP="00593BA9">
      <w:pPr>
        <w:pStyle w:val="ListParagraph"/>
        <w:numPr>
          <w:ilvl w:val="0"/>
          <w:numId w:val="1"/>
        </w:numPr>
        <w:rPr>
          <w:rFonts w:ascii="Arial" w:hAnsi="Arial" w:cs="Arial"/>
        </w:rPr>
      </w:pPr>
      <w:r>
        <w:rPr>
          <w:rFonts w:ascii="Arial" w:hAnsi="Arial" w:cs="Arial"/>
        </w:rPr>
        <w:t>Reloading Results into dNEMO</w:t>
      </w:r>
    </w:p>
    <w:p w14:paraId="03C9CC67" w14:textId="77777777" w:rsidR="00593BA9" w:rsidRDefault="00593BA9" w:rsidP="00593BA9">
      <w:pPr>
        <w:pStyle w:val="ListParagraph"/>
        <w:numPr>
          <w:ilvl w:val="0"/>
          <w:numId w:val="1"/>
        </w:numPr>
        <w:rPr>
          <w:rFonts w:ascii="Arial" w:hAnsi="Arial" w:cs="Arial"/>
        </w:rPr>
      </w:pPr>
      <w:r>
        <w:rPr>
          <w:rFonts w:ascii="Arial" w:hAnsi="Arial" w:cs="Arial"/>
        </w:rPr>
        <w:t>Guided Example: smFISH</w:t>
      </w:r>
    </w:p>
    <w:p w14:paraId="6FB33BE5" w14:textId="77777777" w:rsidR="00593BA9" w:rsidRPr="0023319A" w:rsidRDefault="00593BA9" w:rsidP="00593BA9">
      <w:pPr>
        <w:pStyle w:val="ListParagraph"/>
        <w:numPr>
          <w:ilvl w:val="0"/>
          <w:numId w:val="1"/>
        </w:numPr>
        <w:rPr>
          <w:rFonts w:ascii="Arial" w:hAnsi="Arial" w:cs="Arial"/>
          <w:highlight w:val="yellow"/>
        </w:rPr>
      </w:pPr>
      <w:r w:rsidRPr="0023319A">
        <w:rPr>
          <w:rFonts w:ascii="Arial" w:hAnsi="Arial" w:cs="Arial"/>
          <w:highlight w:val="yellow"/>
        </w:rPr>
        <w:t>Guided Example: EGFP-NEMO</w:t>
      </w:r>
    </w:p>
    <w:p w14:paraId="4A0DAE09" w14:textId="77777777" w:rsidR="00593BA9" w:rsidRDefault="00593BA9" w:rsidP="00593BA9">
      <w:pPr>
        <w:pStyle w:val="ListParagraph"/>
        <w:numPr>
          <w:ilvl w:val="0"/>
          <w:numId w:val="1"/>
        </w:numPr>
        <w:rPr>
          <w:rFonts w:ascii="Arial" w:hAnsi="Arial" w:cs="Arial"/>
        </w:rPr>
      </w:pPr>
      <w:r>
        <w:rPr>
          <w:rFonts w:ascii="Arial" w:hAnsi="Arial" w:cs="Arial"/>
        </w:rPr>
        <w:t>References</w:t>
      </w:r>
    </w:p>
    <w:p w14:paraId="09DA7434" w14:textId="77777777" w:rsidR="00593BA9" w:rsidRDefault="00593BA9" w:rsidP="00593BA9">
      <w:pPr>
        <w:rPr>
          <w:rFonts w:ascii="Arial" w:hAnsi="Arial" w:cs="Arial"/>
        </w:rPr>
      </w:pPr>
    </w:p>
    <w:p w14:paraId="1CA895B5" w14:textId="77777777" w:rsidR="00593BA9" w:rsidRDefault="00593BA9" w:rsidP="00593BA9">
      <w:pPr>
        <w:rPr>
          <w:rFonts w:ascii="Arial" w:hAnsi="Arial" w:cs="Arial"/>
        </w:rPr>
      </w:pPr>
    </w:p>
    <w:p w14:paraId="0A83F7AE" w14:textId="7D35A527" w:rsidR="00593BA9" w:rsidRDefault="00CF6FB6" w:rsidP="00593BA9">
      <w:pPr>
        <w:rPr>
          <w:rFonts w:ascii="Arial" w:hAnsi="Arial" w:cs="Arial"/>
        </w:rPr>
      </w:pPr>
      <w:r>
        <w:rPr>
          <w:rFonts w:ascii="Arial" w:hAnsi="Arial" w:cs="Arial"/>
        </w:rPr>
        <w:t>(Note: Highlighted sections indicates section text may not be up-to-date with the latest dNEMO version).</w:t>
      </w:r>
    </w:p>
    <w:p w14:paraId="03C18729" w14:textId="77777777" w:rsidR="00593BA9" w:rsidRDefault="00593BA9" w:rsidP="00593BA9">
      <w:pPr>
        <w:rPr>
          <w:rFonts w:ascii="Arial" w:hAnsi="Arial" w:cs="Arial"/>
        </w:rPr>
      </w:pPr>
    </w:p>
    <w:p w14:paraId="326AE52B" w14:textId="77777777" w:rsidR="00593BA9" w:rsidRDefault="00593BA9" w:rsidP="00593BA9">
      <w:pPr>
        <w:rPr>
          <w:rFonts w:ascii="Arial" w:hAnsi="Arial" w:cs="Arial"/>
        </w:rPr>
      </w:pPr>
    </w:p>
    <w:p w14:paraId="49E68214" w14:textId="77777777" w:rsidR="00593BA9" w:rsidRDefault="00593BA9" w:rsidP="00593BA9">
      <w:pPr>
        <w:rPr>
          <w:rFonts w:ascii="Arial" w:hAnsi="Arial" w:cs="Arial"/>
        </w:rPr>
      </w:pPr>
    </w:p>
    <w:p w14:paraId="2B1922D7" w14:textId="77777777" w:rsidR="00593BA9" w:rsidRDefault="00593BA9" w:rsidP="00593BA9">
      <w:pPr>
        <w:rPr>
          <w:rFonts w:ascii="Arial" w:hAnsi="Arial" w:cs="Arial"/>
        </w:rPr>
      </w:pPr>
    </w:p>
    <w:p w14:paraId="7E5A6952" w14:textId="77777777" w:rsidR="00593BA9" w:rsidRDefault="00593BA9" w:rsidP="00593BA9">
      <w:pPr>
        <w:rPr>
          <w:rFonts w:ascii="Arial" w:hAnsi="Arial" w:cs="Arial"/>
        </w:rPr>
      </w:pPr>
    </w:p>
    <w:p w14:paraId="6D87591C" w14:textId="77777777" w:rsidR="00593BA9" w:rsidRDefault="00593BA9" w:rsidP="00593BA9">
      <w:pPr>
        <w:rPr>
          <w:rFonts w:ascii="Arial" w:hAnsi="Arial" w:cs="Arial"/>
        </w:rPr>
      </w:pPr>
    </w:p>
    <w:p w14:paraId="7C727DC8" w14:textId="77777777" w:rsidR="00593BA9" w:rsidRDefault="00593BA9" w:rsidP="00593BA9">
      <w:pPr>
        <w:rPr>
          <w:rFonts w:ascii="Arial" w:hAnsi="Arial" w:cs="Arial"/>
        </w:rPr>
      </w:pPr>
    </w:p>
    <w:p w14:paraId="4F50502D" w14:textId="77777777" w:rsidR="00593BA9" w:rsidRDefault="00593BA9" w:rsidP="00593BA9">
      <w:pPr>
        <w:rPr>
          <w:rFonts w:ascii="Arial" w:hAnsi="Arial" w:cs="Arial"/>
        </w:rPr>
      </w:pPr>
    </w:p>
    <w:p w14:paraId="5720A530" w14:textId="77777777" w:rsidR="00593BA9" w:rsidRDefault="00593BA9" w:rsidP="00593BA9">
      <w:pPr>
        <w:rPr>
          <w:rFonts w:ascii="Arial" w:hAnsi="Arial" w:cs="Arial"/>
        </w:rPr>
      </w:pPr>
    </w:p>
    <w:p w14:paraId="1A6E1049" w14:textId="77777777" w:rsidR="00593BA9" w:rsidRDefault="00593BA9" w:rsidP="00593BA9">
      <w:pPr>
        <w:rPr>
          <w:rFonts w:ascii="Arial" w:hAnsi="Arial" w:cs="Arial"/>
        </w:rPr>
      </w:pPr>
    </w:p>
    <w:p w14:paraId="0B737EF0" w14:textId="77777777" w:rsidR="00593BA9" w:rsidRDefault="00593BA9" w:rsidP="00593BA9">
      <w:pPr>
        <w:rPr>
          <w:rFonts w:ascii="Arial" w:hAnsi="Arial" w:cs="Arial"/>
        </w:rPr>
      </w:pPr>
    </w:p>
    <w:p w14:paraId="68D97C6D" w14:textId="77777777" w:rsidR="00593BA9" w:rsidRDefault="00593BA9" w:rsidP="00593BA9">
      <w:pPr>
        <w:rPr>
          <w:rFonts w:ascii="Arial" w:hAnsi="Arial" w:cs="Arial"/>
        </w:rPr>
      </w:pPr>
    </w:p>
    <w:p w14:paraId="7A87471F" w14:textId="77777777" w:rsidR="00593BA9" w:rsidRDefault="00593BA9" w:rsidP="00593BA9">
      <w:pPr>
        <w:rPr>
          <w:rFonts w:ascii="Arial" w:hAnsi="Arial" w:cs="Arial"/>
        </w:rPr>
      </w:pPr>
    </w:p>
    <w:p w14:paraId="32C07530" w14:textId="77777777" w:rsidR="00593BA9" w:rsidRDefault="00593BA9" w:rsidP="00593BA9">
      <w:pPr>
        <w:rPr>
          <w:rFonts w:ascii="Arial" w:hAnsi="Arial" w:cs="Arial"/>
        </w:rPr>
      </w:pPr>
    </w:p>
    <w:p w14:paraId="1C5C6EE8" w14:textId="77777777" w:rsidR="00593BA9" w:rsidRDefault="00593BA9" w:rsidP="00593BA9">
      <w:pPr>
        <w:rPr>
          <w:rFonts w:ascii="Arial" w:hAnsi="Arial" w:cs="Arial"/>
        </w:rPr>
      </w:pPr>
    </w:p>
    <w:p w14:paraId="2117842A" w14:textId="77777777" w:rsidR="00593BA9" w:rsidRDefault="00593BA9" w:rsidP="00593BA9">
      <w:pPr>
        <w:rPr>
          <w:rFonts w:ascii="Arial" w:hAnsi="Arial" w:cs="Arial"/>
        </w:rPr>
      </w:pPr>
    </w:p>
    <w:p w14:paraId="1E35F67B" w14:textId="77777777" w:rsidR="00593BA9" w:rsidRDefault="00593BA9" w:rsidP="00593BA9">
      <w:pPr>
        <w:rPr>
          <w:rFonts w:ascii="Arial" w:hAnsi="Arial" w:cs="Arial"/>
        </w:rPr>
      </w:pPr>
    </w:p>
    <w:p w14:paraId="173DA181" w14:textId="77777777" w:rsidR="00593BA9" w:rsidRDefault="00593BA9" w:rsidP="00593BA9">
      <w:pPr>
        <w:rPr>
          <w:rFonts w:ascii="Arial" w:hAnsi="Arial" w:cs="Arial"/>
        </w:rPr>
      </w:pPr>
    </w:p>
    <w:p w14:paraId="32699D04" w14:textId="77777777" w:rsidR="00593BA9" w:rsidRDefault="00593BA9" w:rsidP="00593BA9">
      <w:pPr>
        <w:rPr>
          <w:rFonts w:ascii="Arial" w:hAnsi="Arial" w:cs="Arial"/>
        </w:rPr>
      </w:pPr>
    </w:p>
    <w:p w14:paraId="18B9836A" w14:textId="77777777" w:rsidR="00593BA9" w:rsidRDefault="00593BA9" w:rsidP="00593BA9">
      <w:pPr>
        <w:rPr>
          <w:rFonts w:ascii="Arial" w:hAnsi="Arial" w:cs="Arial"/>
        </w:rPr>
      </w:pPr>
    </w:p>
    <w:p w14:paraId="1FF32EA2" w14:textId="77777777" w:rsidR="00593BA9" w:rsidRDefault="00593BA9" w:rsidP="00593BA9">
      <w:pPr>
        <w:rPr>
          <w:rFonts w:ascii="Arial" w:hAnsi="Arial" w:cs="Arial"/>
        </w:rPr>
      </w:pPr>
    </w:p>
    <w:p w14:paraId="4F50CE5F" w14:textId="77777777" w:rsidR="00593BA9" w:rsidRDefault="00593BA9" w:rsidP="00593BA9">
      <w:pPr>
        <w:rPr>
          <w:rFonts w:ascii="Arial" w:hAnsi="Arial" w:cs="Arial"/>
        </w:rPr>
      </w:pPr>
    </w:p>
    <w:p w14:paraId="6A0A0453" w14:textId="77777777" w:rsidR="00593BA9" w:rsidRDefault="00593BA9" w:rsidP="00593BA9">
      <w:pPr>
        <w:rPr>
          <w:rFonts w:ascii="Arial" w:hAnsi="Arial" w:cs="Arial"/>
        </w:rPr>
      </w:pPr>
    </w:p>
    <w:p w14:paraId="5C47EE8C" w14:textId="77777777" w:rsidR="00593BA9" w:rsidRDefault="00593BA9" w:rsidP="00593BA9">
      <w:pPr>
        <w:rPr>
          <w:rFonts w:ascii="Arial" w:hAnsi="Arial" w:cs="Arial"/>
        </w:rPr>
      </w:pPr>
      <w:r>
        <w:rPr>
          <w:rFonts w:ascii="Arial" w:hAnsi="Arial" w:cs="Arial"/>
          <w:u w:val="single"/>
        </w:rPr>
        <w:t>1. License</w:t>
      </w:r>
    </w:p>
    <w:p w14:paraId="4E976A3E" w14:textId="77777777" w:rsidR="00593BA9" w:rsidRDefault="00593BA9" w:rsidP="00593BA9">
      <w:pPr>
        <w:rPr>
          <w:rFonts w:ascii="Arial" w:hAnsi="Arial" w:cs="Arial"/>
        </w:rPr>
      </w:pPr>
    </w:p>
    <w:p w14:paraId="21D3B041" w14:textId="77777777" w:rsidR="00593BA9" w:rsidRDefault="00593BA9" w:rsidP="00593BA9">
      <w:pPr>
        <w:rPr>
          <w:rFonts w:ascii="Arial" w:hAnsi="Arial" w:cs="Arial"/>
        </w:rPr>
      </w:pPr>
      <w:r>
        <w:rPr>
          <w:rFonts w:ascii="Arial" w:hAnsi="Arial" w:cs="Arial"/>
        </w:rPr>
        <w:t>This program is free software: you can redistribute it and/or modify it under the terms of the GNU General Public License as published by the Free Software Foundation, either version 3 of the License, or (at your option) any later version.</w:t>
      </w:r>
    </w:p>
    <w:p w14:paraId="511D7E63" w14:textId="77777777" w:rsidR="00593BA9" w:rsidRDefault="00593BA9" w:rsidP="00593BA9">
      <w:pPr>
        <w:rPr>
          <w:rFonts w:ascii="Arial" w:hAnsi="Arial" w:cs="Arial"/>
        </w:rPr>
      </w:pPr>
    </w:p>
    <w:p w14:paraId="73866E75" w14:textId="77777777" w:rsidR="00593BA9" w:rsidRDefault="00593BA9" w:rsidP="00593BA9">
      <w:pPr>
        <w:rPr>
          <w:rFonts w:ascii="Arial" w:hAnsi="Arial" w:cs="Arial"/>
        </w:rPr>
      </w:pPr>
      <w:r>
        <w:rPr>
          <w:rFonts w:ascii="Arial" w:hAnsi="Arial" w:cs="Arial"/>
        </w:rPr>
        <w:t>This program is distributed in the hope that it will be useful, but WITHOUT ANY WARRANTY; without even the implied warranty of MERCHANTABILITY or FITNESS FOR A PARTICULAR PURPOSE. See the GNU General Public License for more details.</w:t>
      </w:r>
    </w:p>
    <w:p w14:paraId="07487E2F" w14:textId="77777777" w:rsidR="00593BA9" w:rsidRDefault="00593BA9" w:rsidP="00593BA9">
      <w:pPr>
        <w:rPr>
          <w:rFonts w:ascii="Arial" w:hAnsi="Arial" w:cs="Arial"/>
        </w:rPr>
      </w:pPr>
    </w:p>
    <w:p w14:paraId="031D9856" w14:textId="77777777" w:rsidR="00593BA9" w:rsidRDefault="00593BA9" w:rsidP="00593BA9">
      <w:pPr>
        <w:rPr>
          <w:rFonts w:ascii="Arial" w:hAnsi="Arial" w:cs="Arial"/>
        </w:rPr>
      </w:pPr>
      <w:r>
        <w:rPr>
          <w:rFonts w:ascii="Arial" w:hAnsi="Arial" w:cs="Arial"/>
        </w:rPr>
        <w:t xml:space="preserve">You should have received a copy of the GNU General Public License along with this program. If not, see </w:t>
      </w:r>
      <w:hyperlink r:id="rId5" w:history="1">
        <w:r w:rsidRPr="00706669">
          <w:rPr>
            <w:rStyle w:val="Hyperlink"/>
            <w:rFonts w:ascii="Arial" w:hAnsi="Arial" w:cs="Arial"/>
          </w:rPr>
          <w:t>http://www.gnu.org/licenses/</w:t>
        </w:r>
      </w:hyperlink>
      <w:r>
        <w:rPr>
          <w:rFonts w:ascii="Arial" w:hAnsi="Arial" w:cs="Arial"/>
        </w:rPr>
        <w:t>.</w:t>
      </w:r>
    </w:p>
    <w:p w14:paraId="2169C4C1" w14:textId="77777777" w:rsidR="00593BA9" w:rsidRDefault="00593BA9" w:rsidP="00593BA9">
      <w:pPr>
        <w:rPr>
          <w:rFonts w:ascii="Arial" w:hAnsi="Arial" w:cs="Arial"/>
        </w:rPr>
      </w:pPr>
    </w:p>
    <w:p w14:paraId="71ADEBB7" w14:textId="77777777" w:rsidR="00593BA9" w:rsidRDefault="00593BA9" w:rsidP="00593BA9">
      <w:pPr>
        <w:rPr>
          <w:rFonts w:ascii="Arial" w:hAnsi="Arial" w:cs="Arial"/>
        </w:rPr>
      </w:pPr>
      <w:r>
        <w:rPr>
          <w:rFonts w:ascii="Arial" w:hAnsi="Arial" w:cs="Arial"/>
          <w:u w:val="single"/>
        </w:rPr>
        <w:t>2. Requirements</w:t>
      </w:r>
    </w:p>
    <w:p w14:paraId="3838C6E3" w14:textId="77777777" w:rsidR="00593BA9" w:rsidRDefault="00593BA9" w:rsidP="00593BA9">
      <w:pPr>
        <w:rPr>
          <w:rFonts w:ascii="Arial" w:hAnsi="Arial" w:cs="Arial"/>
        </w:rPr>
      </w:pPr>
    </w:p>
    <w:p w14:paraId="7532D298" w14:textId="77777777" w:rsidR="00593BA9" w:rsidRDefault="00593BA9" w:rsidP="00593BA9">
      <w:pPr>
        <w:rPr>
          <w:rFonts w:ascii="Arial" w:hAnsi="Arial" w:cs="Arial"/>
        </w:rPr>
      </w:pPr>
      <w:r>
        <w:rPr>
          <w:rFonts w:ascii="Arial" w:hAnsi="Arial" w:cs="Arial"/>
        </w:rPr>
        <w:t>The program has been tested using the following operating systems:</w:t>
      </w:r>
    </w:p>
    <w:p w14:paraId="39C61325" w14:textId="77777777" w:rsidR="00593BA9" w:rsidRDefault="00593BA9" w:rsidP="00593BA9">
      <w:pPr>
        <w:rPr>
          <w:rFonts w:ascii="Arial" w:hAnsi="Arial" w:cs="Arial"/>
        </w:rPr>
      </w:pPr>
    </w:p>
    <w:p w14:paraId="7ED94B14" w14:textId="77777777" w:rsidR="00593BA9" w:rsidRDefault="00593BA9" w:rsidP="00593BA9">
      <w:pPr>
        <w:rPr>
          <w:rFonts w:ascii="Arial" w:hAnsi="Arial" w:cs="Arial"/>
        </w:rPr>
      </w:pPr>
      <w:r>
        <w:rPr>
          <w:rFonts w:ascii="Arial" w:hAnsi="Arial" w:cs="Arial"/>
        </w:rPr>
        <w:t>Mac OS 10.12.6 644-bit, Windows 10 64-bit</w:t>
      </w:r>
    </w:p>
    <w:p w14:paraId="712239E5" w14:textId="77777777" w:rsidR="00593BA9" w:rsidRDefault="00593BA9" w:rsidP="00593BA9">
      <w:pPr>
        <w:rPr>
          <w:rFonts w:ascii="Arial" w:hAnsi="Arial" w:cs="Arial"/>
        </w:rPr>
      </w:pPr>
    </w:p>
    <w:p w14:paraId="4913FB4E" w14:textId="77777777" w:rsidR="00593BA9" w:rsidRDefault="00593BA9" w:rsidP="00593BA9">
      <w:pPr>
        <w:rPr>
          <w:rFonts w:ascii="Arial" w:hAnsi="Arial" w:cs="Arial"/>
        </w:rPr>
      </w:pPr>
      <w:r>
        <w:rPr>
          <w:rFonts w:ascii="Arial" w:hAnsi="Arial" w:cs="Arial"/>
        </w:rPr>
        <w:t>MATLAB versions: 2017b, 2018b</w:t>
      </w:r>
    </w:p>
    <w:p w14:paraId="1E9CB595" w14:textId="77777777" w:rsidR="00593BA9" w:rsidRDefault="00593BA9" w:rsidP="00593BA9">
      <w:pPr>
        <w:rPr>
          <w:rFonts w:ascii="Arial" w:hAnsi="Arial" w:cs="Arial"/>
        </w:rPr>
      </w:pPr>
    </w:p>
    <w:p w14:paraId="7CEECB39" w14:textId="77777777" w:rsidR="00593BA9" w:rsidRDefault="00593BA9" w:rsidP="00593BA9">
      <w:pPr>
        <w:rPr>
          <w:rFonts w:ascii="Arial" w:hAnsi="Arial" w:cs="Arial"/>
        </w:rPr>
      </w:pPr>
      <w:r>
        <w:rPr>
          <w:rFonts w:ascii="Arial" w:hAnsi="Arial" w:cs="Arial"/>
        </w:rPr>
        <w:t>MATLAB toolboxes required to run every component of the packaged software:</w:t>
      </w:r>
    </w:p>
    <w:p w14:paraId="6FF74F74" w14:textId="77777777" w:rsidR="00593BA9" w:rsidRDefault="00593BA9" w:rsidP="00593BA9">
      <w:pPr>
        <w:pStyle w:val="ListParagraph"/>
        <w:numPr>
          <w:ilvl w:val="0"/>
          <w:numId w:val="2"/>
        </w:numPr>
        <w:rPr>
          <w:rFonts w:ascii="Arial" w:hAnsi="Arial" w:cs="Arial"/>
        </w:rPr>
      </w:pPr>
      <w:r>
        <w:rPr>
          <w:rFonts w:ascii="Arial" w:hAnsi="Arial" w:cs="Arial"/>
        </w:rPr>
        <w:t>Image Processing Toolbox</w:t>
      </w:r>
    </w:p>
    <w:p w14:paraId="7DAFF7D1" w14:textId="77777777" w:rsidR="00593BA9" w:rsidRDefault="00593BA9" w:rsidP="00593BA9">
      <w:pPr>
        <w:pStyle w:val="ListParagraph"/>
        <w:numPr>
          <w:ilvl w:val="0"/>
          <w:numId w:val="2"/>
        </w:numPr>
        <w:rPr>
          <w:rFonts w:ascii="Arial" w:hAnsi="Arial" w:cs="Arial"/>
        </w:rPr>
      </w:pPr>
      <w:r>
        <w:rPr>
          <w:rFonts w:ascii="Arial" w:hAnsi="Arial" w:cs="Arial"/>
        </w:rPr>
        <w:t>Signal Processing Toolbox</w:t>
      </w:r>
    </w:p>
    <w:p w14:paraId="62C315AB" w14:textId="77777777" w:rsidR="00593BA9" w:rsidRDefault="00593BA9" w:rsidP="00593BA9">
      <w:pPr>
        <w:pStyle w:val="ListParagraph"/>
        <w:numPr>
          <w:ilvl w:val="0"/>
          <w:numId w:val="2"/>
        </w:numPr>
        <w:rPr>
          <w:rFonts w:ascii="Arial" w:hAnsi="Arial" w:cs="Arial"/>
        </w:rPr>
      </w:pPr>
      <w:r>
        <w:rPr>
          <w:rFonts w:ascii="Arial" w:hAnsi="Arial" w:cs="Arial"/>
        </w:rPr>
        <w:t>Statistics and Machine Learning Toolbox</w:t>
      </w:r>
    </w:p>
    <w:p w14:paraId="71232DFD" w14:textId="77777777" w:rsidR="00593BA9" w:rsidRDefault="00593BA9" w:rsidP="00593BA9">
      <w:pPr>
        <w:rPr>
          <w:rFonts w:ascii="Arial" w:hAnsi="Arial" w:cs="Arial"/>
        </w:rPr>
      </w:pPr>
    </w:p>
    <w:p w14:paraId="6DA84030" w14:textId="77777777" w:rsidR="00593BA9" w:rsidRDefault="00593BA9" w:rsidP="00593BA9">
      <w:pPr>
        <w:rPr>
          <w:rFonts w:ascii="Arial" w:hAnsi="Arial" w:cs="Arial"/>
        </w:rPr>
      </w:pPr>
      <w:r>
        <w:rPr>
          <w:rFonts w:ascii="Arial" w:hAnsi="Arial" w:cs="Arial"/>
          <w:u w:val="single"/>
        </w:rPr>
        <w:t>3. Installation and Startup</w:t>
      </w:r>
    </w:p>
    <w:p w14:paraId="6AB36640" w14:textId="77777777" w:rsidR="00593BA9" w:rsidRDefault="00593BA9" w:rsidP="00593BA9">
      <w:pPr>
        <w:rPr>
          <w:rFonts w:ascii="Arial" w:hAnsi="Arial" w:cs="Arial"/>
        </w:rPr>
      </w:pPr>
    </w:p>
    <w:p w14:paraId="7F6685FB" w14:textId="77777777" w:rsidR="00593BA9" w:rsidRDefault="00593BA9" w:rsidP="00593BA9">
      <w:pPr>
        <w:pStyle w:val="ListParagraph"/>
        <w:numPr>
          <w:ilvl w:val="0"/>
          <w:numId w:val="3"/>
        </w:numPr>
        <w:rPr>
          <w:rFonts w:ascii="Arial" w:hAnsi="Arial" w:cs="Arial"/>
        </w:rPr>
      </w:pPr>
      <w:r>
        <w:rPr>
          <w:rFonts w:ascii="Arial" w:hAnsi="Arial" w:cs="Arial"/>
        </w:rPr>
        <w:t>Download the latest version of the dNEMO software package from</w:t>
      </w:r>
      <w:r>
        <w:rPr>
          <w:rFonts w:ascii="Arial" w:hAnsi="Arial" w:cs="Arial"/>
        </w:rPr>
        <w:t xml:space="preserve"> </w:t>
      </w:r>
      <w:hyperlink r:id="rId6" w:history="1">
        <w:r w:rsidRPr="00593BA9">
          <w:rPr>
            <w:rStyle w:val="Hyperlink"/>
            <w:rFonts w:ascii="Arial" w:hAnsi="Arial" w:cs="Arial"/>
          </w:rPr>
          <w:t>https://github.com/recleelab</w:t>
        </w:r>
      </w:hyperlink>
      <w:r>
        <w:rPr>
          <w:rFonts w:ascii="Arial" w:hAnsi="Arial" w:cs="Arial"/>
        </w:rPr>
        <w:t>.</w:t>
      </w:r>
    </w:p>
    <w:p w14:paraId="1B2EDB22" w14:textId="77777777" w:rsidR="00593BA9" w:rsidRDefault="00593BA9" w:rsidP="00593BA9">
      <w:pPr>
        <w:pStyle w:val="ListParagraph"/>
        <w:rPr>
          <w:rFonts w:ascii="Arial" w:hAnsi="Arial" w:cs="Arial"/>
        </w:rPr>
      </w:pPr>
    </w:p>
    <w:p w14:paraId="6F995F05" w14:textId="77777777" w:rsidR="00593BA9" w:rsidRDefault="00593BA9" w:rsidP="00593BA9">
      <w:pPr>
        <w:pStyle w:val="ListParagraph"/>
        <w:numPr>
          <w:ilvl w:val="0"/>
          <w:numId w:val="3"/>
        </w:numPr>
        <w:rPr>
          <w:rFonts w:ascii="Arial" w:hAnsi="Arial" w:cs="Arial"/>
        </w:rPr>
      </w:pPr>
      <w:r>
        <w:rPr>
          <w:rFonts w:ascii="Arial" w:hAnsi="Arial" w:cs="Arial"/>
        </w:rPr>
        <w:t>Extract all files from the downloaded zip file.</w:t>
      </w:r>
    </w:p>
    <w:p w14:paraId="69DF4171" w14:textId="77777777" w:rsidR="00593BA9" w:rsidRPr="00593BA9" w:rsidRDefault="00593BA9" w:rsidP="00593BA9">
      <w:pPr>
        <w:rPr>
          <w:rFonts w:ascii="Arial" w:hAnsi="Arial" w:cs="Arial"/>
        </w:rPr>
      </w:pPr>
    </w:p>
    <w:p w14:paraId="34DE8B5B" w14:textId="77777777" w:rsidR="00593BA9" w:rsidRDefault="00593BA9" w:rsidP="00593BA9">
      <w:pPr>
        <w:pStyle w:val="ListParagraph"/>
        <w:numPr>
          <w:ilvl w:val="0"/>
          <w:numId w:val="3"/>
        </w:numPr>
        <w:rPr>
          <w:rFonts w:ascii="Arial" w:hAnsi="Arial" w:cs="Arial"/>
        </w:rPr>
      </w:pPr>
      <w:r>
        <w:rPr>
          <w:rFonts w:ascii="Arial" w:hAnsi="Arial" w:cs="Arial"/>
        </w:rPr>
        <w:t>Open MATLAB.</w:t>
      </w:r>
    </w:p>
    <w:p w14:paraId="5894ECD6" w14:textId="77777777" w:rsidR="00593BA9" w:rsidRPr="00593BA9" w:rsidRDefault="00593BA9" w:rsidP="00593BA9">
      <w:pPr>
        <w:rPr>
          <w:rFonts w:ascii="Arial" w:hAnsi="Arial" w:cs="Arial"/>
        </w:rPr>
      </w:pPr>
    </w:p>
    <w:p w14:paraId="644EB238" w14:textId="77777777" w:rsidR="00593BA9" w:rsidRDefault="00593BA9" w:rsidP="00593BA9">
      <w:pPr>
        <w:pStyle w:val="ListParagraph"/>
        <w:numPr>
          <w:ilvl w:val="0"/>
          <w:numId w:val="3"/>
        </w:numPr>
        <w:rPr>
          <w:rFonts w:ascii="Arial" w:hAnsi="Arial" w:cs="Arial"/>
        </w:rPr>
      </w:pPr>
      <w:r>
        <w:rPr>
          <w:rFonts w:ascii="Arial" w:hAnsi="Arial" w:cs="Arial"/>
        </w:rPr>
        <w:t>Add the ‘dNEMO’ directory to the current path in MATLAB, either by copying the unzipped folder to the current path and adding the folder to the current path or navigating to the unzipped folder in the MATLAB folder window and adding the folder to the current path.</w:t>
      </w:r>
    </w:p>
    <w:p w14:paraId="3A17FE70" w14:textId="77777777" w:rsidR="00593BA9" w:rsidRPr="00593BA9" w:rsidRDefault="00593BA9" w:rsidP="00593BA9">
      <w:pPr>
        <w:rPr>
          <w:rFonts w:ascii="Arial" w:hAnsi="Arial" w:cs="Arial"/>
        </w:rPr>
      </w:pPr>
    </w:p>
    <w:p w14:paraId="4588DE56" w14:textId="77777777" w:rsidR="00593BA9" w:rsidRDefault="00593BA9" w:rsidP="00593BA9">
      <w:pPr>
        <w:pStyle w:val="ListParagraph"/>
        <w:numPr>
          <w:ilvl w:val="0"/>
          <w:numId w:val="3"/>
        </w:numPr>
        <w:rPr>
          <w:rFonts w:ascii="Arial" w:hAnsi="Arial" w:cs="Arial"/>
        </w:rPr>
      </w:pPr>
      <w:r>
        <w:rPr>
          <w:rFonts w:ascii="Arial" w:hAnsi="Arial" w:cs="Arial"/>
        </w:rPr>
        <w:t>To start dNEMO, type the following into the MATLAB command window:</w:t>
      </w:r>
    </w:p>
    <w:p w14:paraId="2EC6664E" w14:textId="77777777" w:rsidR="00593BA9" w:rsidRPr="00593BA9" w:rsidRDefault="00593BA9" w:rsidP="00593BA9">
      <w:pPr>
        <w:rPr>
          <w:rFonts w:ascii="Arial" w:hAnsi="Arial" w:cs="Arial"/>
        </w:rPr>
      </w:pPr>
    </w:p>
    <w:p w14:paraId="0C4F88BE" w14:textId="77777777" w:rsidR="00593BA9" w:rsidRDefault="00593BA9" w:rsidP="00593BA9">
      <w:pPr>
        <w:pStyle w:val="ListParagraph"/>
        <w:rPr>
          <w:rFonts w:ascii="Arial" w:hAnsi="Arial" w:cs="Arial"/>
        </w:rPr>
      </w:pPr>
      <w:r>
        <w:rPr>
          <w:rFonts w:ascii="Arial" w:hAnsi="Arial" w:cs="Arial"/>
        </w:rPr>
        <w:t>&gt;&gt;&gt; RUN_ME</w:t>
      </w:r>
    </w:p>
    <w:p w14:paraId="623DA2A9" w14:textId="77777777" w:rsidR="00593BA9" w:rsidRDefault="00593BA9" w:rsidP="00593BA9">
      <w:pPr>
        <w:pStyle w:val="ListParagraph"/>
        <w:rPr>
          <w:rFonts w:ascii="Arial" w:hAnsi="Arial" w:cs="Arial"/>
        </w:rPr>
      </w:pPr>
    </w:p>
    <w:p w14:paraId="71960BBA" w14:textId="77777777" w:rsidR="00593BA9" w:rsidRDefault="00593BA9" w:rsidP="0095124C">
      <w:pPr>
        <w:pStyle w:val="ListParagraph"/>
        <w:rPr>
          <w:rFonts w:ascii="Arial" w:hAnsi="Arial" w:cs="Arial"/>
        </w:rPr>
      </w:pPr>
      <w:r>
        <w:rPr>
          <w:rFonts w:ascii="Arial" w:hAnsi="Arial" w:cs="Arial"/>
        </w:rPr>
        <w:t>This will open the main dNEMO user interface.</w:t>
      </w:r>
    </w:p>
    <w:p w14:paraId="244CD2B6" w14:textId="77777777" w:rsidR="008664A8" w:rsidRDefault="0095124C" w:rsidP="0095124C">
      <w:pPr>
        <w:rPr>
          <w:rFonts w:ascii="Arial" w:hAnsi="Arial" w:cs="Arial"/>
        </w:rPr>
      </w:pPr>
      <w:r>
        <w:rPr>
          <w:rFonts w:ascii="Arial" w:hAnsi="Arial" w:cs="Arial"/>
          <w:u w:val="single"/>
        </w:rPr>
        <w:t>4. User Interface</w:t>
      </w:r>
    </w:p>
    <w:p w14:paraId="323C5893" w14:textId="77777777" w:rsidR="008664A8" w:rsidRDefault="008664A8" w:rsidP="0095124C">
      <w:pPr>
        <w:rPr>
          <w:rFonts w:ascii="Arial" w:hAnsi="Arial" w:cs="Arial"/>
        </w:rPr>
      </w:pPr>
    </w:p>
    <w:p w14:paraId="501ECBAE" w14:textId="1C4AC818" w:rsidR="008664A8" w:rsidRDefault="00194DED" w:rsidP="0095124C">
      <w:pPr>
        <w:rPr>
          <w:rFonts w:ascii="Arial" w:hAnsi="Arial" w:cs="Arial"/>
        </w:rPr>
      </w:pPr>
      <w:r>
        <w:rPr>
          <w:rFonts w:ascii="Arial" w:hAnsi="Arial" w:cs="Arial"/>
          <w:noProof/>
        </w:rPr>
        <w:drawing>
          <wp:inline distT="0" distB="0" distL="0" distR="0" wp14:anchorId="3C394893" wp14:editId="1A35C81D">
            <wp:extent cx="5937250" cy="4005580"/>
            <wp:effectExtent l="0" t="0" r="6350" b="7620"/>
            <wp:docPr id="15" name="Picture 15" descr="../../Desktop/Screen%20Shot%202019-12-10%20at%2011.31.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9-12-10%20at%2011.31.24%20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005580"/>
                    </a:xfrm>
                    <a:prstGeom prst="rect">
                      <a:avLst/>
                    </a:prstGeom>
                    <a:noFill/>
                    <a:ln>
                      <a:noFill/>
                    </a:ln>
                  </pic:spPr>
                </pic:pic>
              </a:graphicData>
            </a:graphic>
          </wp:inline>
        </w:drawing>
      </w:r>
    </w:p>
    <w:p w14:paraId="4878A89A" w14:textId="77777777" w:rsidR="008664A8" w:rsidRDefault="008664A8" w:rsidP="0095124C">
      <w:pPr>
        <w:rPr>
          <w:rFonts w:ascii="Arial" w:hAnsi="Arial" w:cs="Arial"/>
        </w:rPr>
      </w:pPr>
    </w:p>
    <w:p w14:paraId="7BEB0619" w14:textId="274AC854" w:rsidR="00194DED" w:rsidRDefault="00194DED" w:rsidP="0095124C">
      <w:pPr>
        <w:rPr>
          <w:rFonts w:ascii="Arial" w:hAnsi="Arial" w:cs="Arial"/>
        </w:rPr>
      </w:pPr>
      <w:r>
        <w:rPr>
          <w:rFonts w:ascii="Arial" w:hAnsi="Arial" w:cs="Arial"/>
        </w:rPr>
        <w:t>Each of the 5 main panels, ‘Spot Filter’, ‘Cells’, ‘Keyframes’, ‘Display’, and ‘Manual Removal’ will be explained in detail in later sections. A brief overview of each of dNEMO’s interface components follows:</w:t>
      </w:r>
    </w:p>
    <w:p w14:paraId="7416BC82" w14:textId="77777777" w:rsidR="00194DED" w:rsidRDefault="00194DED" w:rsidP="0095124C">
      <w:pPr>
        <w:rPr>
          <w:rFonts w:ascii="Arial" w:hAnsi="Arial" w:cs="Arial"/>
        </w:rPr>
      </w:pPr>
    </w:p>
    <w:p w14:paraId="7AF41727" w14:textId="6AC8375E" w:rsidR="00194DED" w:rsidRDefault="00194DED" w:rsidP="00194DED">
      <w:pPr>
        <w:pStyle w:val="ListParagraph"/>
        <w:numPr>
          <w:ilvl w:val="0"/>
          <w:numId w:val="8"/>
        </w:numPr>
        <w:rPr>
          <w:rFonts w:ascii="Arial" w:hAnsi="Arial" w:cs="Arial"/>
        </w:rPr>
      </w:pPr>
      <w:r w:rsidRPr="00194DED">
        <w:rPr>
          <w:rFonts w:ascii="Arial" w:hAnsi="Arial" w:cs="Arial"/>
          <w:b/>
        </w:rPr>
        <w:t>Image axis:</w:t>
      </w:r>
      <w:r w:rsidRPr="00194DED">
        <w:rPr>
          <w:rFonts w:ascii="Arial" w:hAnsi="Arial" w:cs="Arial"/>
        </w:rPr>
        <w:t xml:space="preserve"> main axis which displays the image, spots identified within the image, interactions for cell segmentation and selection of individual spots.</w:t>
      </w:r>
    </w:p>
    <w:p w14:paraId="7A0EB748" w14:textId="77777777" w:rsidR="00194DED" w:rsidRPr="00194DED" w:rsidRDefault="00194DED" w:rsidP="00194DED">
      <w:pPr>
        <w:pStyle w:val="ListParagraph"/>
        <w:rPr>
          <w:rFonts w:ascii="Arial" w:hAnsi="Arial" w:cs="Arial"/>
        </w:rPr>
      </w:pPr>
    </w:p>
    <w:p w14:paraId="23F53D39" w14:textId="55BC0644" w:rsidR="00194DED" w:rsidRDefault="00194DED" w:rsidP="00194DED">
      <w:pPr>
        <w:pStyle w:val="ListParagraph"/>
        <w:numPr>
          <w:ilvl w:val="0"/>
          <w:numId w:val="8"/>
        </w:numPr>
        <w:rPr>
          <w:rFonts w:ascii="Arial" w:hAnsi="Arial" w:cs="Arial"/>
        </w:rPr>
      </w:pPr>
      <w:r>
        <w:rPr>
          <w:rFonts w:ascii="Arial" w:hAnsi="Arial" w:cs="Arial"/>
          <w:b/>
        </w:rPr>
        <w:t>Spot Filter panel:</w:t>
      </w:r>
      <w:r>
        <w:rPr>
          <w:rFonts w:ascii="Arial" w:hAnsi="Arial" w:cs="Arial"/>
        </w:rPr>
        <w:t xml:space="preserve"> the main panel for defining the parameters of spot detection and assigning new keyframes for feature selection. The specific components of this panel are defined in Section 8 (Creating Keyframe Objects).</w:t>
      </w:r>
    </w:p>
    <w:p w14:paraId="294953D1" w14:textId="77777777" w:rsidR="00194DED" w:rsidRPr="00194DED" w:rsidRDefault="00194DED" w:rsidP="00194DED">
      <w:pPr>
        <w:rPr>
          <w:rFonts w:ascii="Arial" w:hAnsi="Arial" w:cs="Arial"/>
        </w:rPr>
      </w:pPr>
    </w:p>
    <w:p w14:paraId="77F6E4FF" w14:textId="0B23AB48" w:rsidR="00194DED" w:rsidRDefault="00194DED" w:rsidP="00194DED">
      <w:pPr>
        <w:pStyle w:val="ListParagraph"/>
        <w:numPr>
          <w:ilvl w:val="0"/>
          <w:numId w:val="8"/>
        </w:numPr>
        <w:rPr>
          <w:rFonts w:ascii="Arial" w:hAnsi="Arial" w:cs="Arial"/>
        </w:rPr>
      </w:pPr>
      <w:r>
        <w:rPr>
          <w:rFonts w:ascii="Arial" w:hAnsi="Arial" w:cs="Arial"/>
          <w:b/>
        </w:rPr>
        <w:t>Cells panel:</w:t>
      </w:r>
      <w:r>
        <w:rPr>
          <w:rFonts w:ascii="Arial" w:hAnsi="Arial" w:cs="Arial"/>
        </w:rPr>
        <w:t xml:space="preserve"> main panel for handling cell creation and modification. The specific components of this panel are defined in Section 9 (Segmenting Cells Using Drawing Tool).</w:t>
      </w:r>
    </w:p>
    <w:p w14:paraId="726EA5EC" w14:textId="77777777" w:rsidR="00194DED" w:rsidRPr="00194DED" w:rsidRDefault="00194DED" w:rsidP="00194DED">
      <w:pPr>
        <w:rPr>
          <w:rFonts w:ascii="Arial" w:hAnsi="Arial" w:cs="Arial"/>
        </w:rPr>
      </w:pPr>
    </w:p>
    <w:p w14:paraId="762D6492" w14:textId="77777777" w:rsidR="00194DED" w:rsidRDefault="00194DED" w:rsidP="00194DED">
      <w:pPr>
        <w:pStyle w:val="ListParagraph"/>
        <w:numPr>
          <w:ilvl w:val="0"/>
          <w:numId w:val="8"/>
        </w:numPr>
        <w:rPr>
          <w:rFonts w:ascii="Arial" w:hAnsi="Arial" w:cs="Arial"/>
        </w:rPr>
      </w:pPr>
      <w:r>
        <w:rPr>
          <w:rFonts w:ascii="Arial" w:hAnsi="Arial" w:cs="Arial"/>
          <w:b/>
        </w:rPr>
        <w:t>Keyframes panel:</w:t>
      </w:r>
      <w:r>
        <w:rPr>
          <w:rFonts w:ascii="Arial" w:hAnsi="Arial" w:cs="Arial"/>
        </w:rPr>
        <w:t xml:space="preserve"> main panel for accessing and modifying existing keyframe data. Created keyframe objects are displayed within this panel. The specific interactions and use of this panel is detailed in Section 8 (Creating Keyframe Objects) and Section 10 (Modifying and Deleting Keyframe Objects).</w:t>
      </w:r>
    </w:p>
    <w:p w14:paraId="0CFB5923" w14:textId="77777777" w:rsidR="00194DED" w:rsidRPr="00194DED" w:rsidRDefault="00194DED" w:rsidP="00194DED">
      <w:pPr>
        <w:rPr>
          <w:rFonts w:ascii="Arial" w:hAnsi="Arial" w:cs="Arial"/>
        </w:rPr>
      </w:pPr>
    </w:p>
    <w:p w14:paraId="761160E8" w14:textId="77777777" w:rsidR="00194DED" w:rsidRDefault="00194DED" w:rsidP="00194DED">
      <w:pPr>
        <w:pStyle w:val="ListParagraph"/>
        <w:numPr>
          <w:ilvl w:val="0"/>
          <w:numId w:val="8"/>
        </w:numPr>
        <w:rPr>
          <w:rFonts w:ascii="Arial" w:hAnsi="Arial" w:cs="Arial"/>
        </w:rPr>
      </w:pPr>
      <w:r>
        <w:rPr>
          <w:rFonts w:ascii="Arial" w:hAnsi="Arial" w:cs="Arial"/>
          <w:b/>
        </w:rPr>
        <w:t>Manual Removal panel:</w:t>
      </w:r>
      <w:r>
        <w:rPr>
          <w:rFonts w:ascii="Arial" w:hAnsi="Arial" w:cs="Arial"/>
        </w:rPr>
        <w:t xml:space="preserve"> main panel for manually removing spots known to be erroneous to the user. The specific components of this panel are defined in Section 11 (Manual Removal of Erroneous Signals).</w:t>
      </w:r>
    </w:p>
    <w:p w14:paraId="3ABF933D" w14:textId="77777777" w:rsidR="00194DED" w:rsidRPr="00194DED" w:rsidRDefault="00194DED" w:rsidP="00194DED">
      <w:pPr>
        <w:rPr>
          <w:rFonts w:ascii="Arial" w:hAnsi="Arial" w:cs="Arial"/>
        </w:rPr>
      </w:pPr>
    </w:p>
    <w:p w14:paraId="72FE2654" w14:textId="77777777" w:rsidR="00194DED" w:rsidRDefault="00194DED" w:rsidP="00194DED">
      <w:pPr>
        <w:pStyle w:val="ListParagraph"/>
        <w:numPr>
          <w:ilvl w:val="0"/>
          <w:numId w:val="8"/>
        </w:numPr>
        <w:rPr>
          <w:rFonts w:ascii="Arial" w:hAnsi="Arial" w:cs="Arial"/>
        </w:rPr>
      </w:pPr>
      <w:r>
        <w:rPr>
          <w:rFonts w:ascii="Arial" w:hAnsi="Arial" w:cs="Arial"/>
          <w:b/>
        </w:rPr>
        <w:t>Display panel:</w:t>
      </w:r>
      <w:r>
        <w:rPr>
          <w:rFonts w:ascii="Arial" w:hAnsi="Arial" w:cs="Arial"/>
        </w:rPr>
        <w:t xml:space="preserve"> main panel for interaction with items displayed on the Image axis (A). The specific components of this panel are defined in Section 6 (Display Panel).</w:t>
      </w:r>
    </w:p>
    <w:p w14:paraId="0101EA41" w14:textId="77777777" w:rsidR="00194DED" w:rsidRPr="00194DED" w:rsidRDefault="00194DED" w:rsidP="00194DED">
      <w:pPr>
        <w:rPr>
          <w:rFonts w:ascii="Arial" w:hAnsi="Arial" w:cs="Arial"/>
        </w:rPr>
      </w:pPr>
    </w:p>
    <w:p w14:paraId="5D4069B2" w14:textId="22C60E4F" w:rsidR="00194DED" w:rsidRPr="00194DED" w:rsidRDefault="00194DED" w:rsidP="00194DED">
      <w:pPr>
        <w:pStyle w:val="ListParagraph"/>
        <w:numPr>
          <w:ilvl w:val="0"/>
          <w:numId w:val="8"/>
        </w:numPr>
        <w:rPr>
          <w:rFonts w:ascii="Arial" w:hAnsi="Arial" w:cs="Arial"/>
        </w:rPr>
      </w:pPr>
      <w:r>
        <w:rPr>
          <w:rFonts w:ascii="Arial" w:hAnsi="Arial" w:cs="Arial"/>
          <w:b/>
        </w:rPr>
        <w:t>Trajectory axis:</w:t>
      </w:r>
      <w:r>
        <w:rPr>
          <w:rFonts w:ascii="Arial" w:hAnsi="Arial" w:cs="Arial"/>
        </w:rPr>
        <w:t xml:space="preserve"> axis which displays single-cell trajectories of the number of objects found per cell. Trajectories will automatically appear in this axis when spot detection keyframes and cell keyframes have been created within the application. </w:t>
      </w:r>
    </w:p>
    <w:p w14:paraId="0255F4EE" w14:textId="77777777" w:rsidR="00194DED" w:rsidRDefault="00194DED" w:rsidP="0095124C">
      <w:pPr>
        <w:rPr>
          <w:rFonts w:ascii="Arial" w:hAnsi="Arial" w:cs="Arial"/>
          <w:u w:val="single"/>
        </w:rPr>
      </w:pPr>
    </w:p>
    <w:p w14:paraId="57E90658" w14:textId="77777777" w:rsidR="008664A8" w:rsidRDefault="008664A8" w:rsidP="0095124C">
      <w:pPr>
        <w:rPr>
          <w:rFonts w:ascii="Arial" w:hAnsi="Arial" w:cs="Arial"/>
        </w:rPr>
      </w:pPr>
      <w:r>
        <w:rPr>
          <w:rFonts w:ascii="Arial" w:hAnsi="Arial" w:cs="Arial"/>
          <w:u w:val="single"/>
        </w:rPr>
        <w:t>5. Loading Images into dNEMO</w:t>
      </w:r>
    </w:p>
    <w:p w14:paraId="21A5351D" w14:textId="77777777" w:rsidR="008664A8" w:rsidRDefault="008664A8" w:rsidP="0095124C">
      <w:pPr>
        <w:rPr>
          <w:rFonts w:ascii="Arial" w:hAnsi="Arial" w:cs="Arial"/>
        </w:rPr>
      </w:pPr>
    </w:p>
    <w:p w14:paraId="59F35687" w14:textId="77777777" w:rsidR="0074475B" w:rsidRDefault="008664A8" w:rsidP="0095124C">
      <w:pPr>
        <w:rPr>
          <w:rFonts w:ascii="Arial" w:hAnsi="Arial" w:cs="Arial"/>
        </w:rPr>
      </w:pPr>
      <w:r>
        <w:rPr>
          <w:rFonts w:ascii="Arial" w:hAnsi="Arial" w:cs="Arial"/>
        </w:rPr>
        <w:t xml:space="preserve">To load images into dNEMO, navigate to File &gt; Load Images. This will open an interactive file selection GUI where an image/movie can be selected. dNEMO currently supports files with .TIF(F) or .DV extensions. dNEMO does not currently support multichannel images, and will not parse multichannel images correctly. dNEMO utilizes Bio-Formats </w:t>
      </w:r>
      <w:r w:rsidR="0074475B">
        <w:rPr>
          <w:rFonts w:ascii="Arial" w:hAnsi="Arial" w:cs="Arial"/>
        </w:rPr>
        <w:fldChar w:fldCharType="begin"/>
      </w:r>
      <w:r w:rsidR="0074475B">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74475B">
        <w:rPr>
          <w:rFonts w:ascii="Arial" w:hAnsi="Arial" w:cs="Arial"/>
        </w:rPr>
        <w:fldChar w:fldCharType="separate"/>
      </w:r>
      <w:r w:rsidR="0074475B">
        <w:rPr>
          <w:rFonts w:ascii="Arial" w:hAnsi="Arial" w:cs="Arial"/>
          <w:noProof/>
        </w:rPr>
        <w:t>(1)</w:t>
      </w:r>
      <w:r w:rsidR="0074475B">
        <w:rPr>
          <w:rFonts w:ascii="Arial" w:hAnsi="Arial" w:cs="Arial"/>
        </w:rPr>
        <w:fldChar w:fldCharType="end"/>
      </w:r>
      <w:r w:rsidR="0074475B">
        <w:rPr>
          <w:rFonts w:ascii="Arial" w:hAnsi="Arial" w:cs="Arial"/>
        </w:rPr>
        <w:t xml:space="preserve"> for handling image input, and is packaged with the tool.</w:t>
      </w:r>
    </w:p>
    <w:p w14:paraId="674B4D56" w14:textId="77777777" w:rsidR="0074475B" w:rsidRDefault="0074475B" w:rsidP="0095124C">
      <w:pPr>
        <w:rPr>
          <w:rFonts w:ascii="Arial" w:hAnsi="Arial" w:cs="Arial"/>
        </w:rPr>
      </w:pPr>
    </w:p>
    <w:p w14:paraId="4EE2C358" w14:textId="77777777" w:rsidR="0074475B" w:rsidRDefault="0074475B" w:rsidP="0095124C">
      <w:pPr>
        <w:rPr>
          <w:rFonts w:ascii="Arial" w:hAnsi="Arial" w:cs="Arial"/>
        </w:rPr>
      </w:pPr>
      <w:r>
        <w:rPr>
          <w:rFonts w:ascii="Arial" w:hAnsi="Arial" w:cs="Arial"/>
        </w:rPr>
        <w:t>Once a compatible image file is selected, dNEMO will prompt for additional information if the image file’s metadata cannot be parsed for additional information. The user will be prompted to confirm whether the image is 2D or 3D, and how many Z-slices comprise each frame for the latter.</w:t>
      </w:r>
    </w:p>
    <w:p w14:paraId="6C6CDE68" w14:textId="77777777" w:rsidR="0074475B" w:rsidRDefault="0074475B" w:rsidP="0095124C">
      <w:pPr>
        <w:rPr>
          <w:rFonts w:ascii="Arial" w:hAnsi="Arial" w:cs="Arial"/>
        </w:rPr>
      </w:pPr>
    </w:p>
    <w:p w14:paraId="279D3B03" w14:textId="77777777" w:rsidR="0074475B" w:rsidRDefault="0074475B" w:rsidP="0095124C">
      <w:pPr>
        <w:rPr>
          <w:rFonts w:ascii="Arial" w:hAnsi="Arial" w:cs="Arial"/>
        </w:rPr>
      </w:pPr>
      <w:r>
        <w:rPr>
          <w:rFonts w:ascii="Arial" w:hAnsi="Arial" w:cs="Arial"/>
        </w:rPr>
        <w:t>Once the image is present in the main axis, the ‘3D Display’ Menu can be selected to alternate between the max intensity projection and 3D stack of the current frame. When the ‘Full 3D Stack’ option is selected, an additional slider appears to the right of the image axis.</w:t>
      </w:r>
    </w:p>
    <w:p w14:paraId="55EDA60C" w14:textId="77777777" w:rsidR="0074475B" w:rsidRDefault="0074475B" w:rsidP="0095124C">
      <w:pPr>
        <w:rPr>
          <w:rFonts w:ascii="Arial" w:hAnsi="Arial" w:cs="Arial"/>
        </w:rPr>
      </w:pPr>
    </w:p>
    <w:p w14:paraId="190810E6" w14:textId="77777777" w:rsidR="0074475B" w:rsidRDefault="0074475B" w:rsidP="0095124C">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gt;.</w:t>
      </w:r>
    </w:p>
    <w:p w14:paraId="657D08AA" w14:textId="77777777" w:rsidR="0074475B" w:rsidRDefault="0074475B" w:rsidP="0095124C">
      <w:pPr>
        <w:rPr>
          <w:rFonts w:ascii="Arial" w:hAnsi="Arial" w:cs="Arial"/>
        </w:rPr>
      </w:pPr>
    </w:p>
    <w:p w14:paraId="08C25C0B" w14:textId="77777777" w:rsidR="0074475B" w:rsidRDefault="0074475B" w:rsidP="0095124C">
      <w:pPr>
        <w:rPr>
          <w:rFonts w:ascii="Arial" w:hAnsi="Arial" w:cs="Arial"/>
        </w:rPr>
      </w:pPr>
      <w:r>
        <w:rPr>
          <w:rFonts w:ascii="Arial" w:hAnsi="Arial" w:cs="Arial"/>
          <w:noProof/>
        </w:rPr>
        <w:drawing>
          <wp:inline distT="0" distB="0" distL="0" distR="0" wp14:anchorId="55EC5A5F" wp14:editId="0C69FF66">
            <wp:extent cx="3594735" cy="2050317"/>
            <wp:effectExtent l="0" t="0" r="0" b="762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735" cy="2050317"/>
                    </a:xfrm>
                    <a:prstGeom prst="rect">
                      <a:avLst/>
                    </a:prstGeom>
                    <a:noFill/>
                    <a:ln>
                      <a:noFill/>
                    </a:ln>
                  </pic:spPr>
                </pic:pic>
              </a:graphicData>
            </a:graphic>
          </wp:inline>
        </w:drawing>
      </w:r>
    </w:p>
    <w:p w14:paraId="2351D642" w14:textId="77777777" w:rsidR="0074475B" w:rsidRDefault="0074475B" w:rsidP="0095124C">
      <w:pPr>
        <w:rPr>
          <w:rFonts w:ascii="Arial" w:hAnsi="Arial" w:cs="Arial"/>
        </w:rPr>
      </w:pPr>
    </w:p>
    <w:p w14:paraId="159567AA" w14:textId="77777777" w:rsidR="0074475B" w:rsidRDefault="0074475B" w:rsidP="0095124C">
      <w:pPr>
        <w:rPr>
          <w:rFonts w:ascii="Arial" w:hAnsi="Arial" w:cs="Arial"/>
        </w:rPr>
      </w:pPr>
      <w:r>
        <w:rPr>
          <w:rFonts w:ascii="Arial" w:hAnsi="Arial" w:cs="Arial"/>
          <w:u w:val="single"/>
        </w:rPr>
        <w:t>6. Display Panel</w:t>
      </w:r>
    </w:p>
    <w:p w14:paraId="1FB69563" w14:textId="77777777" w:rsidR="0074475B" w:rsidRDefault="0074475B" w:rsidP="0095124C">
      <w:pPr>
        <w:rPr>
          <w:rFonts w:ascii="Arial" w:hAnsi="Arial" w:cs="Arial"/>
        </w:rPr>
      </w:pPr>
    </w:p>
    <w:p w14:paraId="3A8DCC62" w14:textId="77777777" w:rsidR="0074475B" w:rsidRDefault="00F13A45" w:rsidP="0095124C">
      <w:pPr>
        <w:rPr>
          <w:rFonts w:ascii="Arial" w:hAnsi="Arial" w:cs="Arial"/>
        </w:rPr>
      </w:pPr>
      <w:r>
        <w:rPr>
          <w:rFonts w:ascii="Arial" w:hAnsi="Arial" w:cs="Arial"/>
        </w:rPr>
        <w:t>The display panel is used to quickly manipulate objects within the image axis throughout the application. All components within the display panel can be accessed during any dNEMO operation, so long as the structure the control operates on already exists (e.g., the ‘Display Cell Boundaries’</w:t>
      </w:r>
      <w:r w:rsidR="00ED5B9A">
        <w:rPr>
          <w:rFonts w:ascii="Arial" w:hAnsi="Arial" w:cs="Arial"/>
        </w:rPr>
        <w:t xml:space="preserve"> toggle will be gra</w:t>
      </w:r>
      <w:r>
        <w:rPr>
          <w:rFonts w:ascii="Arial" w:hAnsi="Arial" w:cs="Arial"/>
        </w:rPr>
        <w:t>yed out until cells have been drawn).</w:t>
      </w:r>
    </w:p>
    <w:p w14:paraId="6CE6A823" w14:textId="77777777" w:rsidR="00F13A45" w:rsidRDefault="00F13A45" w:rsidP="0095124C">
      <w:pPr>
        <w:rPr>
          <w:rFonts w:ascii="Arial" w:hAnsi="Arial" w:cs="Arial"/>
        </w:rPr>
      </w:pPr>
    </w:p>
    <w:p w14:paraId="67CD2D11" w14:textId="77777777" w:rsidR="00567F60" w:rsidRDefault="00567F60" w:rsidP="0095124C">
      <w:pPr>
        <w:rPr>
          <w:rFonts w:ascii="Arial" w:hAnsi="Arial" w:cs="Arial"/>
        </w:rPr>
      </w:pPr>
      <w:r>
        <w:rPr>
          <w:rFonts w:ascii="Arial" w:hAnsi="Arial" w:cs="Arial"/>
          <w:noProof/>
        </w:rPr>
        <w:drawing>
          <wp:inline distT="0" distB="0" distL="0" distR="0" wp14:anchorId="186FE5DF" wp14:editId="17D26A8A">
            <wp:extent cx="5937250" cy="1828800"/>
            <wp:effectExtent l="0" t="0" r="6350" b="0"/>
            <wp:docPr id="14" name="Picture 14" descr="/Users/gabrielkowalczyk/Desktop/Screen Shot 2019-12-10 at 10.4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gabrielkowalczyk/Desktop/Screen Shot 2019-12-10 at 10.42.14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1828800"/>
                    </a:xfrm>
                    <a:prstGeom prst="rect">
                      <a:avLst/>
                    </a:prstGeom>
                    <a:noFill/>
                    <a:ln>
                      <a:noFill/>
                    </a:ln>
                  </pic:spPr>
                </pic:pic>
              </a:graphicData>
            </a:graphic>
          </wp:inline>
        </w:drawing>
      </w:r>
    </w:p>
    <w:p w14:paraId="4546C3CF" w14:textId="77777777" w:rsidR="00567F60" w:rsidRDefault="00567F60" w:rsidP="0095124C">
      <w:pPr>
        <w:rPr>
          <w:rFonts w:ascii="Arial" w:hAnsi="Arial" w:cs="Arial"/>
        </w:rPr>
      </w:pPr>
    </w:p>
    <w:p w14:paraId="46D2C5D9" w14:textId="77777777" w:rsidR="00F13A45" w:rsidRDefault="00F13A45" w:rsidP="0095124C">
      <w:pPr>
        <w:rPr>
          <w:rFonts w:ascii="Arial" w:hAnsi="Arial" w:cs="Arial"/>
        </w:rPr>
      </w:pPr>
      <w:r>
        <w:rPr>
          <w:rFonts w:ascii="Arial" w:hAnsi="Arial" w:cs="Arial"/>
        </w:rPr>
        <w:t>The various components of the ‘Display’ panel are as follows:</w:t>
      </w:r>
    </w:p>
    <w:p w14:paraId="1EFCF405" w14:textId="77777777" w:rsidR="00F13A45" w:rsidRDefault="00F13A45" w:rsidP="0095124C">
      <w:pPr>
        <w:rPr>
          <w:rFonts w:ascii="Arial" w:hAnsi="Arial" w:cs="Arial"/>
        </w:rPr>
      </w:pPr>
    </w:p>
    <w:p w14:paraId="692A23A7"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Brightness &amp; Contrast Slider</w:t>
      </w:r>
      <w:r>
        <w:rPr>
          <w:rFonts w:ascii="Arial" w:hAnsi="Arial" w:cs="Arial"/>
          <w:b/>
        </w:rPr>
        <w:t>s:</w:t>
      </w:r>
      <w:r>
        <w:rPr>
          <w:rFonts w:ascii="Arial" w:hAnsi="Arial" w:cs="Arial"/>
        </w:rPr>
        <w:t xml:space="preserve"> used to manipulate image brightness and contrast.</w:t>
      </w:r>
    </w:p>
    <w:p w14:paraId="10A6B495" w14:textId="77777777" w:rsidR="00F13A45" w:rsidRPr="00F13A45" w:rsidRDefault="00F13A45" w:rsidP="00F13A45">
      <w:pPr>
        <w:pStyle w:val="ListParagraph"/>
        <w:ind w:left="1080"/>
        <w:rPr>
          <w:rFonts w:ascii="Arial" w:hAnsi="Arial" w:cs="Arial"/>
        </w:rPr>
      </w:pPr>
    </w:p>
    <w:p w14:paraId="666A75B8"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Signal Display Toggles</w:t>
      </w:r>
      <w:r>
        <w:rPr>
          <w:rFonts w:ascii="Arial" w:hAnsi="Arial" w:cs="Arial"/>
          <w:b/>
        </w:rPr>
        <w:t>:</w:t>
      </w:r>
      <w:r>
        <w:rPr>
          <w:rFonts w:ascii="Arial" w:hAnsi="Arial" w:cs="Arial"/>
        </w:rPr>
        <w:t xml:space="preserve"> pair of toggles which alternate between displaying all signals for the current frame and all signals associated to cells. Only one of these two toggles can be active at a given time. When a specific cell is selected using the Cell Selection Dropdown (‘Cells’ panel) and the ‘Display All Signals in cells’ is on, the signals for the specific cell selected will be shown alone.</w:t>
      </w:r>
    </w:p>
    <w:p w14:paraId="1D32F986" w14:textId="77777777" w:rsidR="00F13A45" w:rsidRPr="00F13A45" w:rsidRDefault="00F13A45" w:rsidP="00F13A45">
      <w:pPr>
        <w:rPr>
          <w:rFonts w:ascii="Arial" w:hAnsi="Arial" w:cs="Arial"/>
        </w:rPr>
      </w:pPr>
    </w:p>
    <w:p w14:paraId="479B4FD0"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Display Cell Boundaries</w:t>
      </w:r>
      <w:r>
        <w:rPr>
          <w:rFonts w:ascii="Arial" w:hAnsi="Arial" w:cs="Arial"/>
          <w:b/>
        </w:rPr>
        <w:t>:</w:t>
      </w:r>
      <w:r>
        <w:rPr>
          <w:rFonts w:ascii="Arial" w:hAnsi="Arial" w:cs="Arial"/>
        </w:rPr>
        <w:t xml:space="preserve"> toggles the boundaries of cells once drawn. When a specific cell is selected using the Cell Selection Dropdown (‘Cells’ panel), the boundary of the selected cell will be shown alone.</w:t>
      </w:r>
    </w:p>
    <w:p w14:paraId="2C51B901" w14:textId="77777777" w:rsidR="00F13A45" w:rsidRPr="00F13A45" w:rsidRDefault="00F13A45" w:rsidP="00F13A45">
      <w:pPr>
        <w:rPr>
          <w:rFonts w:ascii="Arial" w:hAnsi="Arial" w:cs="Arial"/>
        </w:rPr>
      </w:pPr>
    </w:p>
    <w:p w14:paraId="5633180E" w14:textId="77777777" w:rsidR="00F13A45" w:rsidRPr="0025737B" w:rsidRDefault="00F13A45" w:rsidP="00F13A45">
      <w:pPr>
        <w:pStyle w:val="ListParagraph"/>
        <w:numPr>
          <w:ilvl w:val="0"/>
          <w:numId w:val="4"/>
        </w:numPr>
        <w:rPr>
          <w:rFonts w:ascii="Arial" w:hAnsi="Arial" w:cs="Arial"/>
          <w:b/>
        </w:rPr>
      </w:pPr>
      <w:r w:rsidRPr="00F13A45">
        <w:rPr>
          <w:rFonts w:ascii="Arial" w:hAnsi="Arial" w:cs="Arial"/>
          <w:b/>
        </w:rPr>
        <w:t>Display Excluded Signals</w:t>
      </w:r>
      <w:r>
        <w:rPr>
          <w:rFonts w:ascii="Arial" w:hAnsi="Arial" w:cs="Arial"/>
          <w:b/>
        </w:rPr>
        <w:t>:</w:t>
      </w:r>
      <w:r>
        <w:rPr>
          <w:rFonts w:ascii="Arial" w:hAnsi="Arial" w:cs="Arial"/>
        </w:rPr>
        <w:t xml:space="preserve"> toggles signals which have been removed, either manually using the manual removal tool (‘Manual Removal’ panel) or were removed for some feature identified in a keyframe object (e.g., spots below a certain size, above a certain intensity, etc.). More details about manual object removal can be found in Section 11 (Manual Removal of Erroneous Signals). More details about selection for spot features via keyframe can be found in Section 8 (Creating Keyframe Objects).</w:t>
      </w:r>
    </w:p>
    <w:p w14:paraId="19B0635D" w14:textId="77777777" w:rsidR="0025737B" w:rsidRPr="0025737B" w:rsidRDefault="0025737B" w:rsidP="0025737B">
      <w:pPr>
        <w:rPr>
          <w:rFonts w:ascii="Arial" w:hAnsi="Arial" w:cs="Arial"/>
          <w:b/>
        </w:rPr>
      </w:pPr>
    </w:p>
    <w:p w14:paraId="68374143" w14:textId="77777777" w:rsidR="0025737B" w:rsidRDefault="0025737B" w:rsidP="0025737B">
      <w:pPr>
        <w:rPr>
          <w:rFonts w:ascii="Arial" w:hAnsi="Arial" w:cs="Arial"/>
          <w:u w:val="single"/>
        </w:rPr>
      </w:pPr>
    </w:p>
    <w:p w14:paraId="2ACF94BD" w14:textId="77777777" w:rsidR="0025737B" w:rsidRDefault="0025737B" w:rsidP="0025737B">
      <w:pPr>
        <w:rPr>
          <w:rFonts w:ascii="Arial" w:hAnsi="Arial" w:cs="Arial"/>
          <w:u w:val="single"/>
        </w:rPr>
      </w:pPr>
    </w:p>
    <w:p w14:paraId="7889D1A0" w14:textId="77777777" w:rsidR="0025737B" w:rsidRDefault="0025737B" w:rsidP="0025737B">
      <w:pPr>
        <w:rPr>
          <w:rFonts w:ascii="Arial" w:hAnsi="Arial" w:cs="Arial"/>
          <w:u w:val="single"/>
        </w:rPr>
      </w:pPr>
    </w:p>
    <w:p w14:paraId="25E33D38" w14:textId="3FB956F7" w:rsidR="0025737B" w:rsidRDefault="0025737B" w:rsidP="0025737B">
      <w:pPr>
        <w:rPr>
          <w:rFonts w:ascii="Arial" w:hAnsi="Arial" w:cs="Arial"/>
        </w:rPr>
      </w:pPr>
      <w:r w:rsidRPr="00186B20">
        <w:rPr>
          <w:rFonts w:ascii="Arial" w:hAnsi="Arial" w:cs="Arial"/>
          <w:highlight w:val="yellow"/>
          <w:u w:val="single"/>
        </w:rPr>
        <w:t>7. Spot Detection Settings</w:t>
      </w:r>
    </w:p>
    <w:p w14:paraId="444A0910" w14:textId="77777777" w:rsidR="0025737B" w:rsidRDefault="0025737B" w:rsidP="0025737B">
      <w:pPr>
        <w:rPr>
          <w:rFonts w:ascii="Arial" w:hAnsi="Arial" w:cs="Arial"/>
        </w:rPr>
      </w:pPr>
    </w:p>
    <w:p w14:paraId="06BBD440" w14:textId="77777777" w:rsidR="0025737B" w:rsidRDefault="0025737B" w:rsidP="0025737B">
      <w:pPr>
        <w:rPr>
          <w:rFonts w:ascii="Arial" w:hAnsi="Arial" w:cs="Arial"/>
        </w:rPr>
      </w:pPr>
      <w:r>
        <w:rPr>
          <w:rFonts w:ascii="Arial" w:hAnsi="Arial" w:cs="Arial"/>
        </w:rPr>
        <w:t>In the upper right-hand corner of the interface there is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Keyframe objects, which defines the signals captured for some range of frames within a given movie. These parameters can be changed before or during Keyframe creation, and can be modified after a Keyframe has already been created.</w:t>
      </w:r>
    </w:p>
    <w:p w14:paraId="6ECA576A" w14:textId="77777777" w:rsidR="0025737B" w:rsidRDefault="0025737B" w:rsidP="0025737B">
      <w:pPr>
        <w:rPr>
          <w:rFonts w:ascii="Arial" w:hAnsi="Arial" w:cs="Arial"/>
        </w:rPr>
      </w:pPr>
    </w:p>
    <w:p w14:paraId="6388783D" w14:textId="77777777" w:rsidR="0025737B" w:rsidRDefault="0025737B" w:rsidP="0025737B">
      <w:pPr>
        <w:rPr>
          <w:rFonts w:ascii="Arial" w:hAnsi="Arial" w:cs="Arial"/>
        </w:rPr>
      </w:pPr>
      <w:r>
        <w:rPr>
          <w:rFonts w:ascii="Arial" w:hAnsi="Arial" w:cs="Arial"/>
        </w:rPr>
        <w:t>The parameters are as follows:</w:t>
      </w:r>
    </w:p>
    <w:p w14:paraId="0579AA62" w14:textId="77777777" w:rsidR="0025737B" w:rsidRDefault="0025737B" w:rsidP="0025737B">
      <w:pPr>
        <w:rPr>
          <w:rFonts w:ascii="Arial" w:hAnsi="Arial" w:cs="Arial"/>
        </w:rPr>
      </w:pPr>
    </w:p>
    <w:p w14:paraId="278A2C7F" w14:textId="77777777" w:rsidR="0025737B" w:rsidRDefault="0025737B" w:rsidP="0025737B">
      <w:pPr>
        <w:rPr>
          <w:rFonts w:ascii="Arial" w:hAnsi="Arial" w:cs="Arial"/>
        </w:rPr>
      </w:pPr>
      <w:r>
        <w:rPr>
          <w:rFonts w:ascii="Arial" w:hAnsi="Arial" w:cs="Arial"/>
          <w:noProof/>
        </w:rPr>
        <w:drawing>
          <wp:inline distT="0" distB="0" distL="0" distR="0" wp14:anchorId="28EB53AB" wp14:editId="66F58D07">
            <wp:extent cx="5937250" cy="3052445"/>
            <wp:effectExtent l="0" t="0" r="6350" b="0"/>
            <wp:docPr id="16" name="Picture 16"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7AD9D522" w14:textId="77777777" w:rsidR="0025737B" w:rsidRDefault="0025737B" w:rsidP="0025737B">
      <w:pPr>
        <w:rPr>
          <w:rFonts w:ascii="Arial" w:hAnsi="Arial" w:cs="Arial"/>
        </w:rPr>
      </w:pPr>
    </w:p>
    <w:p w14:paraId="11D260C1" w14:textId="77777777" w:rsidR="0025737B" w:rsidRDefault="0025737B" w:rsidP="0025737B">
      <w:pPr>
        <w:pStyle w:val="ListParagraph"/>
        <w:numPr>
          <w:ilvl w:val="0"/>
          <w:numId w:val="9"/>
        </w:numPr>
        <w:rPr>
          <w:rFonts w:ascii="Arial" w:hAnsi="Arial" w:cs="Arial"/>
        </w:rPr>
      </w:pPr>
      <w:r w:rsidRPr="003637DB">
        <w:rPr>
          <w:rFonts w:ascii="Arial" w:hAnsi="Arial" w:cs="Arial"/>
          <w:b/>
        </w:rPr>
        <w:t>Frame Limit</w:t>
      </w:r>
      <w:r w:rsidRPr="003637DB">
        <w:rPr>
          <w:rFonts w:ascii="Arial" w:hAnsi="Arial" w:cs="Arial"/>
        </w:rPr>
        <w:t>: The minimum number of slices a signal has to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4ED69910" w14:textId="77777777" w:rsidR="0025737B" w:rsidRDefault="0025737B" w:rsidP="0025737B">
      <w:pPr>
        <w:pStyle w:val="ListParagraph"/>
        <w:rPr>
          <w:rFonts w:ascii="Arial" w:hAnsi="Arial" w:cs="Arial"/>
        </w:rPr>
      </w:pPr>
    </w:p>
    <w:p w14:paraId="19BAE98F" w14:textId="77777777" w:rsidR="0025737B" w:rsidRDefault="0025737B" w:rsidP="0025737B">
      <w:pPr>
        <w:pStyle w:val="ListParagraph"/>
        <w:numPr>
          <w:ilvl w:val="0"/>
          <w:numId w:val="9"/>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329ED842" w14:textId="77777777" w:rsidR="0025737B" w:rsidRPr="003637DB" w:rsidRDefault="0025737B" w:rsidP="0025737B">
      <w:pPr>
        <w:rPr>
          <w:rFonts w:ascii="Arial" w:hAnsi="Arial" w:cs="Arial"/>
        </w:rPr>
      </w:pPr>
    </w:p>
    <w:p w14:paraId="12DB367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7EC6436E" w14:textId="77777777" w:rsidR="0025737B" w:rsidRPr="003637DB" w:rsidRDefault="0025737B" w:rsidP="0025737B">
      <w:pPr>
        <w:rPr>
          <w:rFonts w:ascii="Arial" w:hAnsi="Arial" w:cs="Arial"/>
        </w:rPr>
      </w:pPr>
    </w:p>
    <w:p w14:paraId="1715D3F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3B7262A8" w14:textId="77777777" w:rsidR="0025737B" w:rsidRPr="003637DB" w:rsidRDefault="0025737B" w:rsidP="0025737B">
      <w:pPr>
        <w:rPr>
          <w:rFonts w:ascii="Arial" w:hAnsi="Arial" w:cs="Arial"/>
        </w:rPr>
      </w:pPr>
    </w:p>
    <w:p w14:paraId="2E3FA764"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Pr>
          <w:rFonts w:ascii="Arial" w:hAnsi="Arial" w:cs="Arial"/>
        </w:rPr>
        <w:t>average, integrated, and median signal intensity, corrected for local background</w:t>
      </w:r>
      <w:r w:rsidRPr="003637DB">
        <w:rPr>
          <w:rFonts w:ascii="Arial" w:hAnsi="Arial" w:cs="Arial"/>
        </w:rPr>
        <w:t>.</w:t>
      </w:r>
      <w:r>
        <w:rPr>
          <w:rFonts w:ascii="Arial" w:hAnsi="Arial" w:cs="Arial"/>
        </w:rPr>
        <w:t xml:space="preserve"> </w:t>
      </w:r>
    </w:p>
    <w:p w14:paraId="5B05716E" w14:textId="77777777" w:rsidR="0025737B" w:rsidRPr="003637DB" w:rsidRDefault="0025737B" w:rsidP="0025737B">
      <w:pPr>
        <w:rPr>
          <w:rFonts w:ascii="Arial" w:hAnsi="Arial" w:cs="Arial"/>
        </w:rPr>
      </w:pPr>
    </w:p>
    <w:p w14:paraId="7ADD7B73"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1DD5D999" w14:textId="77777777" w:rsidR="0025737B" w:rsidRPr="003637DB" w:rsidRDefault="0025737B" w:rsidP="0025737B">
      <w:pPr>
        <w:rPr>
          <w:rFonts w:ascii="Arial" w:hAnsi="Arial" w:cs="Arial"/>
        </w:rPr>
      </w:pPr>
    </w:p>
    <w:p w14:paraId="30098EEF" w14:textId="77777777" w:rsidR="0025737B" w:rsidRDefault="0025737B" w:rsidP="0025737B">
      <w:pPr>
        <w:pStyle w:val="ListParagraph"/>
        <w:numPr>
          <w:ilvl w:val="0"/>
          <w:numId w:val="9"/>
        </w:numPr>
        <w:rPr>
          <w:rFonts w:ascii="Arial" w:hAnsi="Arial" w:cs="Arial"/>
        </w:rPr>
      </w:pPr>
      <w:r w:rsidRPr="003637DB">
        <w:rPr>
          <w:rFonts w:ascii="Arial" w:hAnsi="Arial" w:cs="Arial"/>
          <w:b/>
        </w:rPr>
        <w:t>Oversegmentation:</w:t>
      </w:r>
      <w:r w:rsidRPr="003637DB">
        <w:rPr>
          <w:rFonts w:ascii="Arial" w:hAnsi="Arial" w:cs="Arial"/>
        </w:rPr>
        <w:t xml:space="preserve"> Binary check which determines whether an oversegmentation check is performed on identified signals in a given image. Centroids identified within 3 pixels of each other undergo an additional check to determine whether they are part of the same object. While this does increase runtime, it is highly recommended.</w:t>
      </w:r>
    </w:p>
    <w:p w14:paraId="79BD442F" w14:textId="77777777" w:rsidR="0025737B" w:rsidRPr="003637DB" w:rsidRDefault="0025737B" w:rsidP="0025737B">
      <w:pPr>
        <w:rPr>
          <w:rFonts w:ascii="Arial" w:hAnsi="Arial" w:cs="Arial"/>
        </w:rPr>
      </w:pPr>
    </w:p>
    <w:p w14:paraId="6CEDA559" w14:textId="77777777" w:rsidR="0025737B" w:rsidRDefault="0025737B" w:rsidP="0025737B">
      <w:pPr>
        <w:pStyle w:val="ListParagraph"/>
        <w:numPr>
          <w:ilvl w:val="0"/>
          <w:numId w:val="9"/>
        </w:numPr>
        <w:rPr>
          <w:rFonts w:ascii="Arial" w:hAnsi="Arial" w:cs="Arial"/>
        </w:rPr>
      </w:pPr>
      <w:r w:rsidRPr="0025737B">
        <w:rPr>
          <w:rFonts w:ascii="Arial" w:hAnsi="Arial" w:cs="Arial"/>
          <w:b/>
        </w:rPr>
        <w:t>Default Button:</w:t>
      </w:r>
      <w:r>
        <w:rPr>
          <w:rFonts w:ascii="Arial" w:hAnsi="Arial" w:cs="Arial"/>
        </w:rPr>
        <w:t xml:space="preserve"> Resets current fields to their default values when the program starts up, which are shown in the image above. </w:t>
      </w:r>
    </w:p>
    <w:p w14:paraId="73ED4549" w14:textId="77777777" w:rsidR="0025737B" w:rsidRPr="00BF4E86" w:rsidRDefault="0025737B" w:rsidP="0025737B">
      <w:pPr>
        <w:rPr>
          <w:rFonts w:ascii="Arial" w:hAnsi="Arial" w:cs="Arial"/>
        </w:rPr>
      </w:pPr>
    </w:p>
    <w:p w14:paraId="51E62F92" w14:textId="14224764" w:rsidR="0025737B" w:rsidRPr="0025737B" w:rsidRDefault="0025737B" w:rsidP="0025737B">
      <w:pPr>
        <w:pStyle w:val="ListParagraph"/>
        <w:numPr>
          <w:ilvl w:val="0"/>
          <w:numId w:val="9"/>
        </w:numPr>
        <w:rPr>
          <w:rFonts w:ascii="Arial" w:hAnsi="Arial" w:cs="Arial"/>
        </w:rPr>
      </w:pPr>
      <w:r w:rsidRPr="0025737B">
        <w:rPr>
          <w:rFonts w:ascii="Arial" w:hAnsi="Arial" w:cs="Arial"/>
          <w:b/>
        </w:rPr>
        <w:t>Confirm Settings Button:</w:t>
      </w:r>
      <w:r w:rsidRPr="0025737B">
        <w:rPr>
          <w:rFonts w:ascii="Arial" w:hAnsi="Arial" w:cs="Arial"/>
        </w:rPr>
        <w:t xml:space="preserve"> Applies changes to the detection parameters. If there is no active keyframe creation happening, the parameters will be saved for when a keyframe wi</w:t>
      </w:r>
      <w:r w:rsidRPr="0025737B">
        <w:rPr>
          <w:rFonts w:ascii="Arial" w:hAnsi="Arial" w:cs="Arial"/>
        </w:rPr>
        <w:t>ll next be created.</w:t>
      </w:r>
    </w:p>
    <w:p w14:paraId="4942C940" w14:textId="77777777" w:rsidR="0025737B" w:rsidRDefault="0025737B" w:rsidP="0025737B">
      <w:pPr>
        <w:rPr>
          <w:rFonts w:ascii="Arial" w:hAnsi="Arial" w:cs="Arial"/>
        </w:rPr>
      </w:pPr>
    </w:p>
    <w:p w14:paraId="5A3BE574" w14:textId="46DE7692" w:rsidR="0025737B" w:rsidRDefault="0025737B" w:rsidP="0025737B">
      <w:pPr>
        <w:rPr>
          <w:rFonts w:ascii="Arial" w:hAnsi="Arial" w:cs="Arial"/>
        </w:rPr>
      </w:pPr>
      <w:r>
        <w:rPr>
          <w:rFonts w:ascii="Arial" w:hAnsi="Arial" w:cs="Arial"/>
          <w:u w:val="single"/>
        </w:rPr>
        <w:t>8. Creating Keyframe Objects</w:t>
      </w:r>
    </w:p>
    <w:p w14:paraId="5F779A4D" w14:textId="77777777" w:rsidR="0025737B" w:rsidRDefault="0025737B" w:rsidP="0025737B">
      <w:pPr>
        <w:rPr>
          <w:rFonts w:ascii="Arial" w:hAnsi="Arial" w:cs="Arial"/>
        </w:rPr>
      </w:pPr>
    </w:p>
    <w:p w14:paraId="0A675EF5" w14:textId="35001215" w:rsidR="0025737B" w:rsidRDefault="0025737B" w:rsidP="0025737B">
      <w:pPr>
        <w:rPr>
          <w:rFonts w:ascii="Arial" w:hAnsi="Arial" w:cs="Arial"/>
        </w:rPr>
      </w:pPr>
      <w:r>
        <w:rPr>
          <w:rFonts w:ascii="Arial" w:hAnsi="Arial" w:cs="Arial"/>
        </w:rPr>
        <w:t>Creation of keyframe objects is done through several panels, but the main detection and feature property keyframes are handled in the ‘Spot Filter’ panel. The components of the ‘Spot Filter’ panel are listed here:</w:t>
      </w:r>
      <w:r w:rsidR="00B20408">
        <w:rPr>
          <w:rFonts w:ascii="Arial" w:hAnsi="Arial" w:cs="Arial"/>
        </w:rPr>
        <w:t xml:space="preserve"> </w:t>
      </w:r>
    </w:p>
    <w:p w14:paraId="54A40FD4" w14:textId="77777777" w:rsidR="00B20408" w:rsidRDefault="00B20408" w:rsidP="0025737B">
      <w:pPr>
        <w:rPr>
          <w:rFonts w:ascii="Arial" w:hAnsi="Arial" w:cs="Arial"/>
        </w:rPr>
      </w:pPr>
    </w:p>
    <w:p w14:paraId="5EC26FD7" w14:textId="0DE1C96D" w:rsidR="00B20408" w:rsidRDefault="00541295" w:rsidP="0025737B">
      <w:pPr>
        <w:rPr>
          <w:rFonts w:ascii="Arial" w:hAnsi="Arial" w:cs="Arial"/>
        </w:rPr>
      </w:pPr>
      <w:r>
        <w:rPr>
          <w:rFonts w:ascii="Arial" w:hAnsi="Arial" w:cs="Arial"/>
          <w:noProof/>
        </w:rPr>
        <w:drawing>
          <wp:inline distT="0" distB="0" distL="0" distR="0" wp14:anchorId="76B013EB" wp14:editId="5A3E54F9">
            <wp:extent cx="5652135" cy="2893168"/>
            <wp:effectExtent l="0" t="0" r="12065" b="2540"/>
            <wp:docPr id="18" name="Picture 18" descr="../../Desktop/Screen%20Shot%202019-12-10%20at%2012.28.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9-12-10%20at%2012.28.3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368" cy="2929118"/>
                    </a:xfrm>
                    <a:prstGeom prst="rect">
                      <a:avLst/>
                    </a:prstGeom>
                    <a:noFill/>
                    <a:ln>
                      <a:noFill/>
                    </a:ln>
                  </pic:spPr>
                </pic:pic>
              </a:graphicData>
            </a:graphic>
          </wp:inline>
        </w:drawing>
      </w:r>
    </w:p>
    <w:p w14:paraId="244EAB14" w14:textId="57CBD0D8" w:rsidR="00541295" w:rsidRPr="00541295" w:rsidRDefault="00541295" w:rsidP="00541295">
      <w:pPr>
        <w:pStyle w:val="ListParagraph"/>
        <w:numPr>
          <w:ilvl w:val="0"/>
          <w:numId w:val="10"/>
        </w:numPr>
        <w:rPr>
          <w:rFonts w:ascii="Arial" w:hAnsi="Arial" w:cs="Arial"/>
        </w:rPr>
      </w:pPr>
      <w:r w:rsidRPr="00541295">
        <w:rPr>
          <w:rFonts w:ascii="Arial" w:hAnsi="Arial" w:cs="Arial"/>
          <w:b/>
        </w:rPr>
        <w:t>Wavelet Threshold:</w:t>
      </w:r>
      <w:r w:rsidRPr="00541295">
        <w:rPr>
          <w:rFonts w:ascii="Arial" w:hAnsi="Arial" w:cs="Arial"/>
        </w:rPr>
        <w:t xml:space="preserve"> The primary means of control over thresholding the wavelet transform, this value represents the threshold separating what is to be considered as foreground and background in the wavelet map. The higher the value, the fewer spots will be detected; the lower the value, the more spots will be detected. The slider to the right of the edit box corresponds to this threshold.</w:t>
      </w:r>
    </w:p>
    <w:p w14:paraId="70E18575" w14:textId="69C79225" w:rsidR="00541295" w:rsidRDefault="00541295" w:rsidP="00541295">
      <w:pPr>
        <w:pStyle w:val="ListParagraph"/>
        <w:rPr>
          <w:rFonts w:ascii="Arial" w:hAnsi="Arial" w:cs="Arial"/>
        </w:rPr>
      </w:pPr>
    </w:p>
    <w:p w14:paraId="74C01D77" w14:textId="09261487" w:rsidR="00541295" w:rsidRDefault="00541295" w:rsidP="00541295">
      <w:pPr>
        <w:pStyle w:val="ListParagraph"/>
        <w:numPr>
          <w:ilvl w:val="0"/>
          <w:numId w:val="10"/>
        </w:numPr>
        <w:rPr>
          <w:rFonts w:ascii="Arial" w:hAnsi="Arial" w:cs="Arial"/>
        </w:rPr>
      </w:pPr>
      <w:r>
        <w:rPr>
          <w:rFonts w:ascii="Arial" w:hAnsi="Arial" w:cs="Arial"/>
          <w:b/>
        </w:rPr>
        <w:t xml:space="preserve">Test Detect (Fast) Button: </w:t>
      </w:r>
      <w:r>
        <w:rPr>
          <w:rFonts w:ascii="Arial" w:hAnsi="Arial" w:cs="Arial"/>
        </w:rPr>
        <w:t>Button which performs wavelet transform on the currently displayed image using the indicated threshold and existing detection settings (see Section 7). This button will perform the transform without checking for oversegmented objects, meaning it will be faster than the ‘Test Detect (Full)’ operation.</w:t>
      </w:r>
    </w:p>
    <w:p w14:paraId="14EE4002" w14:textId="77777777" w:rsidR="00541295" w:rsidRPr="00541295" w:rsidRDefault="00541295" w:rsidP="00541295">
      <w:pPr>
        <w:rPr>
          <w:rFonts w:ascii="Arial" w:hAnsi="Arial" w:cs="Arial"/>
        </w:rPr>
      </w:pPr>
    </w:p>
    <w:p w14:paraId="28F63A44" w14:textId="14745A17" w:rsidR="00541295" w:rsidRDefault="00541295" w:rsidP="00541295">
      <w:pPr>
        <w:pStyle w:val="ListParagraph"/>
        <w:numPr>
          <w:ilvl w:val="0"/>
          <w:numId w:val="10"/>
        </w:numPr>
        <w:rPr>
          <w:rFonts w:ascii="Arial" w:hAnsi="Arial" w:cs="Arial"/>
        </w:rPr>
      </w:pPr>
      <w:r>
        <w:rPr>
          <w:rFonts w:ascii="Arial" w:hAnsi="Arial" w:cs="Arial"/>
          <w:b/>
        </w:rPr>
        <w:t>Test Detect (Full) Button:</w:t>
      </w:r>
      <w:r>
        <w:rPr>
          <w:rFonts w:ascii="Arial" w:hAnsi="Arial" w:cs="Arial"/>
        </w:rPr>
        <w:t xml:space="preserve"> Button which performs wavelet transform on the currently displayed image using the indicated threshold and existing detection settings (see Section 7). This button will perform the transform and perform an additional check for oversegmentation of detected objects, meaning it will be slower than the ‘Test Detect (Fast)’ operation.</w:t>
      </w:r>
    </w:p>
    <w:p w14:paraId="4EB0F20E" w14:textId="77777777" w:rsidR="00541295" w:rsidRPr="00541295" w:rsidRDefault="00541295" w:rsidP="00541295">
      <w:pPr>
        <w:rPr>
          <w:rFonts w:ascii="Arial" w:hAnsi="Arial" w:cs="Arial"/>
        </w:rPr>
      </w:pPr>
    </w:p>
    <w:p w14:paraId="3A561BC6" w14:textId="54FB7D53" w:rsidR="00541295" w:rsidRDefault="00541295" w:rsidP="00541295">
      <w:pPr>
        <w:pStyle w:val="ListParagraph"/>
        <w:numPr>
          <w:ilvl w:val="0"/>
          <w:numId w:val="10"/>
        </w:numPr>
        <w:rPr>
          <w:rFonts w:ascii="Arial" w:hAnsi="Arial" w:cs="Arial"/>
        </w:rPr>
      </w:pPr>
      <w:r>
        <w:rPr>
          <w:rFonts w:ascii="Arial" w:hAnsi="Arial" w:cs="Arial"/>
          <w:b/>
        </w:rPr>
        <w:t>Histogram Axis:</w:t>
      </w:r>
      <w:r>
        <w:rPr>
          <w:rFonts w:ascii="Arial" w:hAnsi="Arial" w:cs="Arial"/>
        </w:rPr>
        <w:t xml:space="preserve"> </w:t>
      </w:r>
      <w:r w:rsidR="00351DCB">
        <w:rPr>
          <w:rFonts w:ascii="Arial" w:hAnsi="Arial" w:cs="Arial"/>
        </w:rPr>
        <w:t>Clickable axis which allows user to see which objects have indicated properties. The current feature being displayed on the x-axis is displayed in the Feature Dropdown (E), Whenever the histogram is interacted with, spots with features that fall outside the bars are indicated as such on the image axis in red (see Section 4). This axis can be interacted with at any time to examine shifts in distribution of spots’ features for a given image.</w:t>
      </w:r>
    </w:p>
    <w:p w14:paraId="4F03C426" w14:textId="77777777" w:rsidR="00351DCB" w:rsidRPr="00351DCB" w:rsidRDefault="00351DCB" w:rsidP="00351DCB">
      <w:pPr>
        <w:rPr>
          <w:rFonts w:ascii="Arial" w:hAnsi="Arial" w:cs="Arial"/>
        </w:rPr>
      </w:pPr>
    </w:p>
    <w:p w14:paraId="70BA05A3" w14:textId="77777777" w:rsidR="00351DCB" w:rsidRDefault="00351DCB" w:rsidP="00541295">
      <w:pPr>
        <w:pStyle w:val="ListParagraph"/>
        <w:numPr>
          <w:ilvl w:val="0"/>
          <w:numId w:val="10"/>
        </w:numPr>
        <w:rPr>
          <w:rFonts w:ascii="Arial" w:hAnsi="Arial" w:cs="Arial"/>
        </w:rPr>
      </w:pPr>
      <w:r>
        <w:rPr>
          <w:rFonts w:ascii="Arial" w:hAnsi="Arial" w:cs="Arial"/>
          <w:b/>
        </w:rPr>
        <w:t>Feature Dropdown:</w:t>
      </w:r>
      <w:r>
        <w:rPr>
          <w:rFonts w:ascii="Arial" w:hAnsi="Arial" w:cs="Arial"/>
        </w:rPr>
        <w:t xml:space="preserve"> Dropdown menu which allows user to select which feature to display along the x-axis of the Histogram Axis (D). </w:t>
      </w:r>
    </w:p>
    <w:p w14:paraId="16DF1500" w14:textId="77777777" w:rsidR="00351DCB" w:rsidRPr="00351DCB" w:rsidRDefault="00351DCB" w:rsidP="00351DCB">
      <w:pPr>
        <w:rPr>
          <w:rFonts w:ascii="Arial" w:hAnsi="Arial" w:cs="Arial"/>
        </w:rPr>
      </w:pPr>
    </w:p>
    <w:p w14:paraId="65CB7CC6" w14:textId="77777777" w:rsidR="00351DCB" w:rsidRDefault="00351DCB" w:rsidP="00541295">
      <w:pPr>
        <w:pStyle w:val="ListParagraph"/>
        <w:numPr>
          <w:ilvl w:val="0"/>
          <w:numId w:val="10"/>
        </w:numPr>
        <w:rPr>
          <w:rFonts w:ascii="Arial" w:hAnsi="Arial" w:cs="Arial"/>
        </w:rPr>
      </w:pPr>
      <w:r>
        <w:rPr>
          <w:rFonts w:ascii="Arial" w:hAnsi="Arial" w:cs="Arial"/>
          <w:b/>
        </w:rPr>
        <w:t>Histogram Min / Max:</w:t>
      </w:r>
      <w:r>
        <w:rPr>
          <w:rFonts w:ascii="Arial" w:hAnsi="Arial" w:cs="Arial"/>
        </w:rPr>
        <w:t xml:space="preserve"> Display boxes which indicate the current values of the red and green bars within the Histogram Axis (D). Clicking within these windows and typing new values for the histogram min and max will be reflected in the Histogram Axis (D).</w:t>
      </w:r>
    </w:p>
    <w:p w14:paraId="78095D70" w14:textId="77777777" w:rsidR="00351DCB" w:rsidRPr="00351DCB" w:rsidRDefault="00351DCB" w:rsidP="00351DCB">
      <w:pPr>
        <w:rPr>
          <w:rFonts w:ascii="Arial" w:hAnsi="Arial" w:cs="Arial"/>
        </w:rPr>
      </w:pPr>
    </w:p>
    <w:p w14:paraId="45E09D33" w14:textId="26CAEA80" w:rsidR="00351DCB" w:rsidRPr="00351DCB" w:rsidRDefault="00351DCB" w:rsidP="00351DCB">
      <w:pPr>
        <w:pStyle w:val="ListParagraph"/>
        <w:numPr>
          <w:ilvl w:val="0"/>
          <w:numId w:val="10"/>
        </w:numPr>
        <w:rPr>
          <w:rFonts w:ascii="Arial" w:hAnsi="Arial" w:cs="Arial"/>
        </w:rPr>
      </w:pPr>
      <w:r>
        <w:rPr>
          <w:rFonts w:ascii="Arial" w:hAnsi="Arial" w:cs="Arial"/>
          <w:b/>
        </w:rPr>
        <w:t>Create Keyframe Button:</w:t>
      </w:r>
      <w:r>
        <w:rPr>
          <w:rFonts w:ascii="Arial" w:hAnsi="Arial" w:cs="Arial"/>
        </w:rPr>
        <w:t xml:space="preserve"> Button clicked on to create a new keyframe. Keyframe button will check feature selection bounds present in the histogram axis and assign a new keyframe. If there has been a change in the spot detection settings or wavelet threshold, or if no spot detection keyframe objects yet exist, the wavelet transform will be applied to the relevant movie frames. </w:t>
      </w:r>
    </w:p>
    <w:p w14:paraId="012EAFE0" w14:textId="77777777" w:rsidR="00F612EE" w:rsidRDefault="00F612EE" w:rsidP="00F612EE">
      <w:pPr>
        <w:rPr>
          <w:rFonts w:ascii="Arial" w:hAnsi="Arial" w:cs="Arial"/>
          <w:b/>
        </w:rPr>
      </w:pPr>
    </w:p>
    <w:p w14:paraId="771DCF3B" w14:textId="77777777" w:rsidR="00274554" w:rsidRDefault="00274554" w:rsidP="00F612EE">
      <w:pPr>
        <w:rPr>
          <w:rFonts w:ascii="Arial" w:hAnsi="Arial" w:cs="Arial"/>
        </w:rPr>
      </w:pPr>
      <w:r>
        <w:rPr>
          <w:rFonts w:ascii="Arial" w:hAnsi="Arial" w:cs="Arial"/>
          <w:u w:val="single"/>
        </w:rPr>
        <w:t>9. Cell Segmentation</w:t>
      </w:r>
    </w:p>
    <w:p w14:paraId="4DA406BE" w14:textId="77777777" w:rsidR="00274554" w:rsidRDefault="00274554" w:rsidP="00F612EE">
      <w:pPr>
        <w:rPr>
          <w:rFonts w:ascii="Arial" w:hAnsi="Arial" w:cs="Arial"/>
        </w:rPr>
      </w:pPr>
    </w:p>
    <w:p w14:paraId="28A3733A" w14:textId="77777777" w:rsidR="00274554" w:rsidRDefault="00274554" w:rsidP="00F612EE">
      <w:pPr>
        <w:rPr>
          <w:rFonts w:ascii="Arial" w:hAnsi="Arial" w:cs="Arial"/>
        </w:rPr>
      </w:pPr>
      <w:r>
        <w:rPr>
          <w:rFonts w:ascii="Arial" w:hAnsi="Arial" w:cs="Arial"/>
        </w:rPr>
        <w:t>The software dNEMO provides a manual segmentation tool for defining individual cells within images over time. This process can be started separately from spot detection for a given movie. The steps to this process are as follows:</w:t>
      </w:r>
    </w:p>
    <w:p w14:paraId="2188477F" w14:textId="77777777" w:rsidR="00274554" w:rsidRDefault="00274554" w:rsidP="00F612EE">
      <w:pPr>
        <w:rPr>
          <w:rFonts w:ascii="Arial" w:hAnsi="Arial" w:cs="Arial"/>
        </w:rPr>
      </w:pPr>
    </w:p>
    <w:p w14:paraId="042B9B4C" w14:textId="77777777" w:rsidR="00274554" w:rsidRDefault="00274554" w:rsidP="00274554">
      <w:pPr>
        <w:pStyle w:val="ListParagraph"/>
        <w:numPr>
          <w:ilvl w:val="0"/>
          <w:numId w:val="5"/>
        </w:numPr>
        <w:rPr>
          <w:rFonts w:ascii="Arial" w:hAnsi="Arial" w:cs="Arial"/>
        </w:rPr>
      </w:pPr>
      <w:r w:rsidRPr="00274554">
        <w:rPr>
          <w:rFonts w:ascii="Arial" w:hAnsi="Arial" w:cs="Arial"/>
        </w:rPr>
        <w:t>Click on the ‘Add Cell’ button within the ‘Cells’ panel.</w:t>
      </w:r>
    </w:p>
    <w:p w14:paraId="17F16304" w14:textId="77777777" w:rsidR="00363BA3" w:rsidRDefault="00363BA3" w:rsidP="00363BA3">
      <w:pPr>
        <w:pStyle w:val="ListParagraph"/>
        <w:ind w:left="1080"/>
        <w:rPr>
          <w:rFonts w:ascii="Arial" w:hAnsi="Arial" w:cs="Arial"/>
        </w:rPr>
      </w:pPr>
    </w:p>
    <w:p w14:paraId="227050F8" w14:textId="77777777" w:rsidR="00363BA3" w:rsidRDefault="00363BA3" w:rsidP="00363BA3">
      <w:pPr>
        <w:pStyle w:val="ListParagraph"/>
        <w:ind w:left="1080"/>
        <w:rPr>
          <w:rFonts w:ascii="Arial" w:hAnsi="Arial" w:cs="Arial"/>
        </w:rPr>
      </w:pPr>
      <w:r>
        <w:rPr>
          <w:rFonts w:ascii="Arial" w:hAnsi="Arial" w:cs="Arial"/>
          <w:noProof/>
        </w:rPr>
        <w:drawing>
          <wp:inline distT="0" distB="0" distL="0" distR="0" wp14:anchorId="7E4DF164" wp14:editId="0F32918D">
            <wp:extent cx="1997755" cy="2830628"/>
            <wp:effectExtent l="0" t="0" r="8890" b="0"/>
            <wp:docPr id="9" name="Picture 9" descr="/Users/gabrielkowalczyk/Desktop/Screen Shot 2019-12-10 at 10.19.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gabrielkowalczyk/Desktop/Screen Shot 2019-12-10 at 10.19.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6843" cy="2857674"/>
                    </a:xfrm>
                    <a:prstGeom prst="rect">
                      <a:avLst/>
                    </a:prstGeom>
                    <a:noFill/>
                    <a:ln>
                      <a:noFill/>
                    </a:ln>
                  </pic:spPr>
                </pic:pic>
              </a:graphicData>
            </a:graphic>
          </wp:inline>
        </w:drawing>
      </w:r>
    </w:p>
    <w:p w14:paraId="49DEFCA1" w14:textId="77777777" w:rsidR="00274554" w:rsidRPr="00274554" w:rsidRDefault="00274554" w:rsidP="00274554">
      <w:pPr>
        <w:pStyle w:val="ListParagraph"/>
        <w:ind w:left="1080"/>
        <w:rPr>
          <w:rFonts w:ascii="Arial" w:hAnsi="Arial" w:cs="Arial"/>
        </w:rPr>
      </w:pPr>
    </w:p>
    <w:p w14:paraId="0A8E91B8" w14:textId="77777777" w:rsidR="00274554" w:rsidRDefault="00274554" w:rsidP="00274554">
      <w:pPr>
        <w:pStyle w:val="ListParagraph"/>
        <w:numPr>
          <w:ilvl w:val="0"/>
          <w:numId w:val="5"/>
        </w:numPr>
        <w:rPr>
          <w:rFonts w:ascii="Arial" w:hAnsi="Arial" w:cs="Arial"/>
        </w:rPr>
      </w:pPr>
      <w:r>
        <w:rPr>
          <w:rFonts w:ascii="Arial" w:hAnsi="Arial" w:cs="Arial"/>
        </w:rPr>
        <w:t>Hover over the image axis. The pointer should now look like a crosshair over the axis. Click on the axis at the edge of some cell within the image to begin the process of overlaying a polygon over the image.</w:t>
      </w:r>
    </w:p>
    <w:p w14:paraId="1A790288" w14:textId="77777777" w:rsidR="00274554" w:rsidRPr="00274554" w:rsidRDefault="00274554" w:rsidP="00274554">
      <w:pPr>
        <w:rPr>
          <w:rFonts w:ascii="Arial" w:hAnsi="Arial" w:cs="Arial"/>
        </w:rPr>
      </w:pPr>
    </w:p>
    <w:p w14:paraId="2F62E836" w14:textId="77777777" w:rsidR="00363BA3" w:rsidRDefault="00274554" w:rsidP="00274554">
      <w:pPr>
        <w:pStyle w:val="ListParagraph"/>
        <w:numPr>
          <w:ilvl w:val="0"/>
          <w:numId w:val="5"/>
        </w:numPr>
        <w:rPr>
          <w:rFonts w:ascii="Arial" w:hAnsi="Arial" w:cs="Arial"/>
        </w:rPr>
      </w:pPr>
      <w:r>
        <w:rPr>
          <w:rFonts w:ascii="Arial" w:hAnsi="Arial" w:cs="Arial"/>
        </w:rPr>
        <w:t>Continue clicking along the edge of the observed cell to define the region to be considered as an individual cell. Return to the initial point set on the axis and click on it to complete the cell, or double click on the image axis to have the polygon automatically close the gap between the last point placed and the initial point.</w:t>
      </w:r>
    </w:p>
    <w:p w14:paraId="00731A11" w14:textId="77777777" w:rsidR="00363BA3" w:rsidRPr="00363BA3" w:rsidRDefault="00363BA3" w:rsidP="00363BA3">
      <w:pPr>
        <w:rPr>
          <w:rFonts w:ascii="Arial" w:hAnsi="Arial" w:cs="Arial"/>
        </w:rPr>
      </w:pPr>
    </w:p>
    <w:p w14:paraId="5ABBA55D" w14:textId="77777777" w:rsidR="00274554" w:rsidRDefault="00363BA3" w:rsidP="00363BA3">
      <w:pPr>
        <w:pStyle w:val="ListParagraph"/>
        <w:ind w:left="1080"/>
        <w:rPr>
          <w:rFonts w:ascii="Arial" w:hAnsi="Arial" w:cs="Arial"/>
        </w:rPr>
      </w:pPr>
      <w:r>
        <w:rPr>
          <w:rFonts w:ascii="Arial" w:hAnsi="Arial" w:cs="Arial"/>
          <w:noProof/>
        </w:rPr>
        <w:drawing>
          <wp:inline distT="0" distB="0" distL="0" distR="0" wp14:anchorId="101438D9" wp14:editId="4E2157DB">
            <wp:extent cx="4073452" cy="2288540"/>
            <wp:effectExtent l="0" t="0" r="0" b="0"/>
            <wp:docPr id="6" name="Picture 6" descr="/Users/gabrielkowalczyk/Desktop/Screen Shot 2019-12-10 at 10.16.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abrielkowalczyk/Desktop/Screen Shot 2019-12-10 at 10.16.03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9334" cy="2297463"/>
                    </a:xfrm>
                    <a:prstGeom prst="rect">
                      <a:avLst/>
                    </a:prstGeom>
                    <a:noFill/>
                    <a:ln>
                      <a:noFill/>
                    </a:ln>
                  </pic:spPr>
                </pic:pic>
              </a:graphicData>
            </a:graphic>
          </wp:inline>
        </w:drawing>
      </w:r>
    </w:p>
    <w:p w14:paraId="6BC3BA8C" w14:textId="77777777" w:rsidR="00363BA3" w:rsidRPr="00363BA3" w:rsidRDefault="00363BA3" w:rsidP="00363BA3">
      <w:pPr>
        <w:rPr>
          <w:rFonts w:ascii="Arial" w:hAnsi="Arial" w:cs="Arial"/>
        </w:rPr>
      </w:pPr>
    </w:p>
    <w:p w14:paraId="4ED88964" w14:textId="77777777" w:rsidR="00990C93" w:rsidRDefault="00363BA3" w:rsidP="00274554">
      <w:pPr>
        <w:pStyle w:val="ListParagraph"/>
        <w:numPr>
          <w:ilvl w:val="0"/>
          <w:numId w:val="5"/>
        </w:numPr>
        <w:rPr>
          <w:rFonts w:ascii="Arial" w:hAnsi="Arial" w:cs="Arial"/>
        </w:rPr>
      </w:pPr>
      <w:r>
        <w:rPr>
          <w:rFonts w:ascii="Arial" w:hAnsi="Arial" w:cs="Arial"/>
        </w:rPr>
        <w:t xml:space="preserve">Completing a segmentation creates a new cell object. The cell’s shape is keyframed like all other parameters / settings. To update this keyframe, and thus the cell’s shape / movement over time, increment through the movie and modify the cell’s shape by clicking the ‘Modify Cell’ button on different frames. </w:t>
      </w:r>
    </w:p>
    <w:p w14:paraId="641B96F8" w14:textId="77777777" w:rsidR="00990C93" w:rsidRDefault="00990C93" w:rsidP="00990C93">
      <w:pPr>
        <w:pStyle w:val="ListParagraph"/>
        <w:ind w:left="1080"/>
        <w:rPr>
          <w:rFonts w:ascii="Arial" w:hAnsi="Arial" w:cs="Arial"/>
        </w:rPr>
      </w:pPr>
    </w:p>
    <w:p w14:paraId="117B998A" w14:textId="77777777" w:rsidR="00990C93" w:rsidRDefault="00D303AC" w:rsidP="00990C93">
      <w:pPr>
        <w:pStyle w:val="ListParagraph"/>
        <w:ind w:left="1080"/>
        <w:rPr>
          <w:rFonts w:ascii="Arial" w:hAnsi="Arial" w:cs="Arial"/>
        </w:rPr>
      </w:pPr>
      <w:r>
        <w:rPr>
          <w:rFonts w:ascii="Arial" w:hAnsi="Arial" w:cs="Arial"/>
          <w:noProof/>
        </w:rPr>
        <w:drawing>
          <wp:inline distT="0" distB="0" distL="0" distR="0" wp14:anchorId="162684BD" wp14:editId="5EBEF3B1">
            <wp:extent cx="1807379" cy="2604072"/>
            <wp:effectExtent l="0" t="0" r="0" b="12700"/>
            <wp:docPr id="11" name="Picture 11" descr="/Users/gabrielkowalczyk/Desktop/Screen Shot 2019-12-10 at 10.23.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gabrielkowalczyk/Desktop/Screen Shot 2019-12-10 at 10.23.43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5347" cy="2644369"/>
                    </a:xfrm>
                    <a:prstGeom prst="rect">
                      <a:avLst/>
                    </a:prstGeom>
                    <a:noFill/>
                    <a:ln>
                      <a:noFill/>
                    </a:ln>
                  </pic:spPr>
                </pic:pic>
              </a:graphicData>
            </a:graphic>
          </wp:inline>
        </w:drawing>
      </w:r>
    </w:p>
    <w:p w14:paraId="4DBDF6C2" w14:textId="77777777" w:rsidR="00990C93" w:rsidRDefault="00990C93" w:rsidP="00990C93">
      <w:pPr>
        <w:pStyle w:val="ListParagraph"/>
        <w:ind w:left="1080"/>
        <w:rPr>
          <w:rFonts w:ascii="Arial" w:hAnsi="Arial" w:cs="Arial"/>
        </w:rPr>
      </w:pPr>
    </w:p>
    <w:p w14:paraId="0BB05017" w14:textId="77777777" w:rsidR="00363BA3" w:rsidRDefault="00363BA3" w:rsidP="00990C93">
      <w:pPr>
        <w:pStyle w:val="ListParagraph"/>
        <w:ind w:left="1080"/>
        <w:rPr>
          <w:rFonts w:ascii="Arial" w:hAnsi="Arial" w:cs="Arial"/>
        </w:rPr>
      </w:pPr>
      <w:r>
        <w:rPr>
          <w:rFonts w:ascii="Arial" w:hAnsi="Arial" w:cs="Arial"/>
        </w:rPr>
        <w:t>The ‘Modify Cell’ button is enabled when an individual cell is selected, either through clicking on the cell in the keyframing map or selecting the cell in the ‘Cell Selection Dropdown’ within the ‘Cells’ panel.</w:t>
      </w:r>
    </w:p>
    <w:p w14:paraId="05FD2D25" w14:textId="77777777" w:rsidR="00990C93" w:rsidRDefault="00990C93" w:rsidP="00990C93">
      <w:pPr>
        <w:pStyle w:val="ListParagraph"/>
        <w:ind w:left="1080"/>
        <w:rPr>
          <w:rFonts w:ascii="Arial" w:hAnsi="Arial" w:cs="Arial"/>
        </w:rPr>
      </w:pPr>
    </w:p>
    <w:p w14:paraId="5CB98D0D" w14:textId="77777777" w:rsidR="00990C93" w:rsidRDefault="00990C93" w:rsidP="00990C93">
      <w:pPr>
        <w:pStyle w:val="ListParagraph"/>
        <w:ind w:left="1080"/>
        <w:rPr>
          <w:rFonts w:ascii="Arial" w:hAnsi="Arial" w:cs="Arial"/>
        </w:rPr>
      </w:pPr>
      <w:r>
        <w:rPr>
          <w:rFonts w:ascii="Arial" w:hAnsi="Arial" w:cs="Arial"/>
          <w:noProof/>
        </w:rPr>
        <w:drawing>
          <wp:inline distT="0" distB="0" distL="0" distR="0" wp14:anchorId="5E97AD82" wp14:editId="7BE836C1">
            <wp:extent cx="4969555" cy="1498308"/>
            <wp:effectExtent l="0" t="0" r="8890" b="635"/>
            <wp:docPr id="10" name="Picture 10" descr="/Users/gabrielkowalczyk/Desktop/Screen Shot 2019-12-10 at 10.21.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abrielkowalczyk/Desktop/Screen Shot 2019-12-10 at 10.21.49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2279" cy="1508174"/>
                    </a:xfrm>
                    <a:prstGeom prst="rect">
                      <a:avLst/>
                    </a:prstGeom>
                    <a:noFill/>
                    <a:ln>
                      <a:noFill/>
                    </a:ln>
                  </pic:spPr>
                </pic:pic>
              </a:graphicData>
            </a:graphic>
          </wp:inline>
        </w:drawing>
      </w:r>
    </w:p>
    <w:p w14:paraId="556516CB" w14:textId="77777777" w:rsidR="00D303AC" w:rsidRDefault="00D303AC" w:rsidP="00990C93">
      <w:pPr>
        <w:pStyle w:val="ListParagraph"/>
        <w:ind w:left="1080"/>
        <w:rPr>
          <w:rFonts w:ascii="Arial" w:hAnsi="Arial" w:cs="Arial"/>
        </w:rPr>
      </w:pPr>
    </w:p>
    <w:p w14:paraId="2228593E" w14:textId="77777777" w:rsidR="00D303AC" w:rsidRDefault="00D303AC" w:rsidP="00990C93">
      <w:pPr>
        <w:pStyle w:val="ListParagraph"/>
        <w:ind w:left="1080"/>
        <w:rPr>
          <w:rFonts w:ascii="Arial" w:hAnsi="Arial" w:cs="Arial"/>
        </w:rPr>
      </w:pPr>
      <w:r>
        <w:rPr>
          <w:rFonts w:ascii="Arial" w:hAnsi="Arial" w:cs="Arial"/>
        </w:rPr>
        <w:t xml:space="preserve">Modification can be canceled at any time by clicking the </w:t>
      </w:r>
      <w:r w:rsidR="008B5881">
        <w:rPr>
          <w:rFonts w:ascii="Arial" w:hAnsi="Arial" w:cs="Arial"/>
        </w:rPr>
        <w:t>‘Cancel Cell Modify’ button (previously ‘Add Cell’), and saving any modifications can be done by clicking the ‘Update Cell Keyframe’ button (previously ‘Modify Cell’).</w:t>
      </w:r>
    </w:p>
    <w:p w14:paraId="00F45DCB" w14:textId="77777777" w:rsidR="008B5881" w:rsidRDefault="008B5881" w:rsidP="00990C93">
      <w:pPr>
        <w:pStyle w:val="ListParagraph"/>
        <w:ind w:left="1080"/>
        <w:rPr>
          <w:rFonts w:ascii="Arial" w:hAnsi="Arial" w:cs="Arial"/>
        </w:rPr>
      </w:pPr>
    </w:p>
    <w:p w14:paraId="39BEE60D" w14:textId="77777777" w:rsidR="008B5881" w:rsidRDefault="009F188B" w:rsidP="00990C93">
      <w:pPr>
        <w:pStyle w:val="ListParagraph"/>
        <w:ind w:left="1080"/>
        <w:rPr>
          <w:rFonts w:ascii="Arial" w:hAnsi="Arial" w:cs="Arial"/>
        </w:rPr>
      </w:pPr>
      <w:r>
        <w:rPr>
          <w:rFonts w:ascii="Arial" w:hAnsi="Arial" w:cs="Arial"/>
          <w:noProof/>
        </w:rPr>
        <w:drawing>
          <wp:inline distT="0" distB="0" distL="0" distR="0" wp14:anchorId="168984D9" wp14:editId="34BA40B0">
            <wp:extent cx="4512355" cy="2731061"/>
            <wp:effectExtent l="0" t="0" r="8890" b="12700"/>
            <wp:docPr id="12" name="Picture 12" descr="/Users/gabrielkowalczyk/Desktop/Screen Shot 2019-12-10 at 10.33.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gabrielkowalczyk/Desktop/Screen Shot 2019-12-10 at 10.33.20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174" cy="2743662"/>
                    </a:xfrm>
                    <a:prstGeom prst="rect">
                      <a:avLst/>
                    </a:prstGeom>
                    <a:noFill/>
                    <a:ln>
                      <a:noFill/>
                    </a:ln>
                  </pic:spPr>
                </pic:pic>
              </a:graphicData>
            </a:graphic>
          </wp:inline>
        </w:drawing>
      </w:r>
    </w:p>
    <w:p w14:paraId="6B8C4821" w14:textId="77777777" w:rsidR="00990C93" w:rsidRDefault="00990C93" w:rsidP="00990C93">
      <w:pPr>
        <w:pStyle w:val="ListParagraph"/>
        <w:ind w:left="1080"/>
        <w:rPr>
          <w:rFonts w:ascii="Arial" w:hAnsi="Arial" w:cs="Arial"/>
        </w:rPr>
      </w:pPr>
    </w:p>
    <w:p w14:paraId="7FB80342" w14:textId="77777777" w:rsidR="00990C93" w:rsidRDefault="009F188B" w:rsidP="00274554">
      <w:pPr>
        <w:pStyle w:val="ListParagraph"/>
        <w:numPr>
          <w:ilvl w:val="0"/>
          <w:numId w:val="5"/>
        </w:numPr>
        <w:rPr>
          <w:rFonts w:ascii="Arial" w:hAnsi="Arial" w:cs="Arial"/>
        </w:rPr>
      </w:pPr>
      <w:r>
        <w:rPr>
          <w:rFonts w:ascii="Arial" w:hAnsi="Arial" w:cs="Arial"/>
        </w:rPr>
        <w:t>To delete cell keyframes, navigate to the keyframing map and right click to delete cell keyframes, as you would any other keyframe. Right clicking on the cell header gives the option to delete the cell altogether.</w:t>
      </w:r>
      <w:r w:rsidR="00ED5B9A">
        <w:rPr>
          <w:rFonts w:ascii="Arial" w:hAnsi="Arial" w:cs="Arial"/>
        </w:rPr>
        <w:t xml:space="preserve"> Additionally, modification of cells and their keyframes can also be accessed by right clicking on the keyframing map.</w:t>
      </w:r>
    </w:p>
    <w:p w14:paraId="5162031F" w14:textId="77777777" w:rsidR="00ED5B9A" w:rsidRDefault="00ED5B9A" w:rsidP="00ED5B9A">
      <w:pPr>
        <w:pStyle w:val="ListParagraph"/>
        <w:ind w:left="1080"/>
        <w:rPr>
          <w:rFonts w:ascii="Arial" w:hAnsi="Arial" w:cs="Arial"/>
        </w:rPr>
      </w:pPr>
    </w:p>
    <w:p w14:paraId="381E97C0" w14:textId="77777777" w:rsidR="00ED5B9A" w:rsidRDefault="00ED5B9A" w:rsidP="00ED5B9A">
      <w:pPr>
        <w:pStyle w:val="ListParagraph"/>
        <w:ind w:left="1080"/>
        <w:rPr>
          <w:rFonts w:ascii="Arial" w:hAnsi="Arial" w:cs="Arial"/>
        </w:rPr>
      </w:pPr>
      <w:r>
        <w:rPr>
          <w:rFonts w:ascii="Arial" w:hAnsi="Arial" w:cs="Arial"/>
          <w:noProof/>
        </w:rPr>
        <w:drawing>
          <wp:inline distT="0" distB="0" distL="0" distR="0" wp14:anchorId="68508131" wp14:editId="73792C29">
            <wp:extent cx="3483655" cy="2747265"/>
            <wp:effectExtent l="0" t="0" r="0" b="0"/>
            <wp:docPr id="13" name="Picture 13" descr="/Users/gabrielkowalczyk/Desktop/Screen Shot 2019-12-10 at 10.36.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gabrielkowalczyk/Desktop/Screen Shot 2019-12-10 at 10.36.58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1190" cy="2753208"/>
                    </a:xfrm>
                    <a:prstGeom prst="rect">
                      <a:avLst/>
                    </a:prstGeom>
                    <a:noFill/>
                    <a:ln>
                      <a:noFill/>
                    </a:ln>
                  </pic:spPr>
                </pic:pic>
              </a:graphicData>
            </a:graphic>
          </wp:inline>
        </w:drawing>
      </w:r>
    </w:p>
    <w:p w14:paraId="08B07247" w14:textId="77777777" w:rsidR="00ED5B9A" w:rsidRDefault="00ED5B9A" w:rsidP="00ED5B9A">
      <w:pPr>
        <w:pStyle w:val="ListParagraph"/>
        <w:ind w:left="1080"/>
        <w:rPr>
          <w:rFonts w:ascii="Arial" w:hAnsi="Arial" w:cs="Arial"/>
        </w:rPr>
      </w:pPr>
    </w:p>
    <w:p w14:paraId="741CB2E1" w14:textId="77777777" w:rsidR="00ED5B9A" w:rsidRDefault="00ED5B9A" w:rsidP="00274554">
      <w:pPr>
        <w:pStyle w:val="ListParagraph"/>
        <w:numPr>
          <w:ilvl w:val="0"/>
          <w:numId w:val="5"/>
        </w:numPr>
        <w:rPr>
          <w:rFonts w:ascii="Arial" w:hAnsi="Arial" w:cs="Arial"/>
        </w:rPr>
      </w:pPr>
      <w:r>
        <w:rPr>
          <w:rFonts w:ascii="Arial" w:hAnsi="Arial" w:cs="Arial"/>
        </w:rPr>
        <w:t>Any changes made to cell keyframes will be reflected in the polygon shape displayed on the image axis and in the cellular trajectories displayed in the lower right corner of the dNEMO interface.</w:t>
      </w:r>
    </w:p>
    <w:p w14:paraId="0C075E93" w14:textId="77777777" w:rsidR="006337A9" w:rsidRDefault="006337A9" w:rsidP="006337A9">
      <w:pPr>
        <w:rPr>
          <w:rFonts w:ascii="Arial" w:hAnsi="Arial" w:cs="Arial"/>
        </w:rPr>
      </w:pPr>
    </w:p>
    <w:p w14:paraId="07899819" w14:textId="49DD7AE5" w:rsidR="00186B20" w:rsidRPr="00186B20" w:rsidRDefault="00186B20" w:rsidP="006337A9">
      <w:pPr>
        <w:rPr>
          <w:rFonts w:ascii="Arial" w:hAnsi="Arial" w:cs="Arial"/>
        </w:rPr>
      </w:pPr>
      <w:r w:rsidRPr="00C82DA5">
        <w:rPr>
          <w:rFonts w:ascii="Arial" w:hAnsi="Arial" w:cs="Arial"/>
          <w:highlight w:val="yellow"/>
          <w:u w:val="single"/>
        </w:rPr>
        <w:t>10. Modifying and Deleting Keyframe Objects</w:t>
      </w:r>
    </w:p>
    <w:p w14:paraId="449CAE74" w14:textId="77777777" w:rsidR="00186B20" w:rsidRPr="006337A9" w:rsidRDefault="00186B20" w:rsidP="006337A9">
      <w:pPr>
        <w:rPr>
          <w:rFonts w:ascii="Arial" w:hAnsi="Arial" w:cs="Arial"/>
        </w:rPr>
      </w:pPr>
    </w:p>
    <w:p w14:paraId="11C3D232" w14:textId="77777777" w:rsidR="000F276E" w:rsidRDefault="000F276E" w:rsidP="006337A9">
      <w:pPr>
        <w:rPr>
          <w:rFonts w:ascii="Arial" w:hAnsi="Arial" w:cs="Arial"/>
        </w:rPr>
      </w:pPr>
      <w:r>
        <w:rPr>
          <w:rFonts w:ascii="Arial" w:hAnsi="Arial" w:cs="Arial"/>
          <w:u w:val="single"/>
        </w:rPr>
        <w:t>11. Manual Removal of Erroneous Signals</w:t>
      </w:r>
    </w:p>
    <w:p w14:paraId="206382C3" w14:textId="77777777" w:rsidR="000F276E" w:rsidRDefault="000F276E" w:rsidP="006337A9">
      <w:pPr>
        <w:rPr>
          <w:rFonts w:ascii="Arial" w:hAnsi="Arial" w:cs="Arial"/>
        </w:rPr>
      </w:pPr>
    </w:p>
    <w:p w14:paraId="249C27F7" w14:textId="77777777" w:rsidR="000F276E" w:rsidRDefault="000F276E" w:rsidP="006337A9">
      <w:pPr>
        <w:rPr>
          <w:rFonts w:ascii="Arial" w:hAnsi="Arial" w:cs="Arial"/>
        </w:rPr>
      </w:pPr>
      <w:r>
        <w:rPr>
          <w:rFonts w:ascii="Arial" w:hAnsi="Arial" w:cs="Arial"/>
        </w:rPr>
        <w:t xml:space="preserve">Objects can be removed from the currently displayed set by manually selecting them or clicking within the image and dragging the cursor to create a box which removes any signals within it from the current keyframe. The process can be initiated from the ‘Remove Signals’ button in the </w:t>
      </w:r>
      <w:r w:rsidR="00CC4211">
        <w:rPr>
          <w:rFonts w:ascii="Arial" w:hAnsi="Arial" w:cs="Arial"/>
        </w:rPr>
        <w:t>‘Manual Removal’ panel.</w:t>
      </w:r>
    </w:p>
    <w:p w14:paraId="15B60041" w14:textId="77777777" w:rsidR="00627357" w:rsidRDefault="00627357" w:rsidP="006337A9">
      <w:pPr>
        <w:rPr>
          <w:rFonts w:ascii="Arial" w:hAnsi="Arial" w:cs="Arial"/>
        </w:rPr>
      </w:pPr>
    </w:p>
    <w:p w14:paraId="02348912" w14:textId="77777777" w:rsidR="00627357" w:rsidRDefault="00627357" w:rsidP="006337A9">
      <w:pPr>
        <w:rPr>
          <w:rFonts w:ascii="Arial" w:hAnsi="Arial" w:cs="Arial"/>
        </w:rPr>
      </w:pPr>
      <w:r>
        <w:rPr>
          <w:rFonts w:ascii="Arial" w:hAnsi="Arial" w:cs="Arial"/>
          <w:noProof/>
        </w:rPr>
        <w:drawing>
          <wp:inline distT="0" distB="0" distL="0" distR="0" wp14:anchorId="0AA0084D" wp14:editId="386B1890">
            <wp:extent cx="2125497" cy="3056443"/>
            <wp:effectExtent l="0" t="0" r="8255" b="0"/>
            <wp:docPr id="2" name="Picture 2" descr="/Users/gabrielkowalczyk/Desktop/Screen Shot 2019-12-10 at 10.01.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kowalczyk/Desktop/Screen Shot 2019-12-10 at 10.01.11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110" cy="3078895"/>
                    </a:xfrm>
                    <a:prstGeom prst="rect">
                      <a:avLst/>
                    </a:prstGeom>
                    <a:noFill/>
                    <a:ln>
                      <a:noFill/>
                    </a:ln>
                  </pic:spPr>
                </pic:pic>
              </a:graphicData>
            </a:graphic>
          </wp:inline>
        </w:drawing>
      </w:r>
    </w:p>
    <w:p w14:paraId="347B27A5" w14:textId="77777777" w:rsidR="00627357" w:rsidRDefault="00627357" w:rsidP="006337A9">
      <w:pPr>
        <w:rPr>
          <w:rFonts w:ascii="Arial" w:hAnsi="Arial" w:cs="Arial"/>
        </w:rPr>
      </w:pPr>
    </w:p>
    <w:p w14:paraId="73ACAFF2" w14:textId="77777777" w:rsidR="00627357" w:rsidRDefault="00627357" w:rsidP="006337A9">
      <w:pPr>
        <w:rPr>
          <w:rFonts w:ascii="Arial" w:hAnsi="Arial" w:cs="Arial"/>
        </w:rPr>
      </w:pPr>
      <w:r>
        <w:rPr>
          <w:rFonts w:ascii="Arial" w:hAnsi="Arial" w:cs="Arial"/>
        </w:rPr>
        <w:t>At this point, other operations like creating/modifying/deleting keyframes and cells are temporarily disabled until the ‘Remove Signals’ button is clicked again. Once the removal process is started, clicking on objects within the main screen will mark them for removal from the current keyframe. Removed objects can be returned by clicking on that same object again.</w:t>
      </w:r>
    </w:p>
    <w:p w14:paraId="42E6C0F0" w14:textId="77777777" w:rsidR="00627357" w:rsidRDefault="00627357" w:rsidP="006337A9">
      <w:pPr>
        <w:rPr>
          <w:rFonts w:ascii="Arial" w:hAnsi="Arial" w:cs="Arial"/>
        </w:rPr>
      </w:pPr>
    </w:p>
    <w:p w14:paraId="298491ED" w14:textId="77777777" w:rsidR="00627357" w:rsidRDefault="00627357" w:rsidP="006337A9">
      <w:pPr>
        <w:rPr>
          <w:rFonts w:ascii="Arial" w:hAnsi="Arial" w:cs="Arial"/>
        </w:rPr>
      </w:pPr>
      <w:r>
        <w:rPr>
          <w:rFonts w:ascii="Arial" w:hAnsi="Arial" w:cs="Arial"/>
          <w:noProof/>
        </w:rPr>
        <w:drawing>
          <wp:inline distT="0" distB="0" distL="0" distR="0" wp14:anchorId="7F9A14B1" wp14:editId="5518B5F9">
            <wp:extent cx="5002180" cy="2517140"/>
            <wp:effectExtent l="0" t="0" r="1905" b="0"/>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523" cy="2535428"/>
                    </a:xfrm>
                    <a:prstGeom prst="rect">
                      <a:avLst/>
                    </a:prstGeom>
                    <a:noFill/>
                    <a:ln>
                      <a:noFill/>
                    </a:ln>
                  </pic:spPr>
                </pic:pic>
              </a:graphicData>
            </a:graphic>
          </wp:inline>
        </w:drawing>
      </w:r>
    </w:p>
    <w:p w14:paraId="5DDF09A9" w14:textId="77777777" w:rsidR="00627357" w:rsidRDefault="00627357" w:rsidP="006337A9">
      <w:pPr>
        <w:rPr>
          <w:rFonts w:ascii="Arial" w:hAnsi="Arial" w:cs="Arial"/>
        </w:rPr>
      </w:pPr>
    </w:p>
    <w:p w14:paraId="50828D0F" w14:textId="77777777" w:rsidR="00627357" w:rsidRDefault="00627357" w:rsidP="006337A9">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keyframe, dragging a box over previously removed objects will return them to the keyframe’s set of objects for the current frame. </w:t>
      </w:r>
    </w:p>
    <w:p w14:paraId="3B6A4B2C" w14:textId="77777777" w:rsidR="00627357" w:rsidRDefault="00627357" w:rsidP="006337A9">
      <w:pPr>
        <w:rPr>
          <w:rFonts w:ascii="Arial" w:hAnsi="Arial" w:cs="Arial"/>
        </w:rPr>
      </w:pPr>
    </w:p>
    <w:p w14:paraId="77D29ED6" w14:textId="77777777" w:rsidR="00627357" w:rsidRDefault="00627357" w:rsidP="006337A9">
      <w:pPr>
        <w:rPr>
          <w:rFonts w:ascii="Arial" w:hAnsi="Arial" w:cs="Arial"/>
        </w:rPr>
      </w:pPr>
      <w:r>
        <w:rPr>
          <w:rFonts w:ascii="Arial" w:hAnsi="Arial" w:cs="Arial"/>
          <w:noProof/>
        </w:rPr>
        <w:drawing>
          <wp:inline distT="0" distB="0" distL="0" distR="0" wp14:anchorId="3009EC0C" wp14:editId="07B152FE">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66247F5C" w14:textId="77777777" w:rsidR="00627357" w:rsidRDefault="00627357" w:rsidP="006337A9">
      <w:pPr>
        <w:rPr>
          <w:rFonts w:ascii="Arial" w:hAnsi="Arial" w:cs="Arial"/>
        </w:rPr>
      </w:pPr>
    </w:p>
    <w:p w14:paraId="2136E3EF" w14:textId="77777777" w:rsidR="00627357" w:rsidRDefault="00627357" w:rsidP="006337A9">
      <w:pPr>
        <w:rPr>
          <w:rFonts w:ascii="Arial" w:hAnsi="Arial" w:cs="Arial"/>
        </w:rPr>
      </w:pPr>
      <w:r>
        <w:rPr>
          <w:rFonts w:ascii="Arial" w:hAnsi="Arial" w:cs="Arial"/>
        </w:rPr>
        <w:t>To save manually removed objects for the current frame, click on the ‘Update Removal Keyframe’ button in the ‘Manual Removal’ panel. Objects removed will not be saved until that button is clicked. Sets of manually removed objects are stored as their own keyframe, and can be deleted like other keyframes in the keyframing map.</w:t>
      </w:r>
    </w:p>
    <w:p w14:paraId="51D316CC" w14:textId="77777777" w:rsidR="00624B83" w:rsidRDefault="00624B83" w:rsidP="006337A9">
      <w:pPr>
        <w:rPr>
          <w:rFonts w:ascii="Arial" w:hAnsi="Arial" w:cs="Arial"/>
        </w:rPr>
      </w:pPr>
    </w:p>
    <w:p w14:paraId="2A1E7B2F" w14:textId="77777777" w:rsidR="00624B83" w:rsidRPr="000F276E" w:rsidRDefault="00624B83" w:rsidP="006337A9">
      <w:pPr>
        <w:rPr>
          <w:rFonts w:ascii="Arial" w:hAnsi="Arial" w:cs="Arial"/>
        </w:rPr>
      </w:pPr>
      <w:r>
        <w:rPr>
          <w:rFonts w:ascii="Arial" w:hAnsi="Arial" w:cs="Arial"/>
          <w:noProof/>
        </w:rPr>
        <w:drawing>
          <wp:inline distT="0" distB="0" distL="0" distR="0" wp14:anchorId="38C98A74" wp14:editId="26D1561D">
            <wp:extent cx="5194935" cy="2704699"/>
            <wp:effectExtent l="0" t="0" r="12065" b="0"/>
            <wp:docPr id="3" name="Picture 3" descr="/Users/gabrielkowalczyk/Desktop/Screen Shot 2019-12-10 at 10.08.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gabrielkowalczyk/Desktop/Screen Shot 2019-12-10 at 10.08.28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1562" cy="2728975"/>
                    </a:xfrm>
                    <a:prstGeom prst="rect">
                      <a:avLst/>
                    </a:prstGeom>
                    <a:noFill/>
                    <a:ln>
                      <a:noFill/>
                    </a:ln>
                  </pic:spPr>
                </pic:pic>
              </a:graphicData>
            </a:graphic>
          </wp:inline>
        </w:drawing>
      </w:r>
    </w:p>
    <w:p w14:paraId="6E688334" w14:textId="77777777" w:rsidR="000F276E" w:rsidRPr="000F276E" w:rsidRDefault="000F276E" w:rsidP="006337A9">
      <w:pPr>
        <w:rPr>
          <w:rFonts w:ascii="Arial" w:hAnsi="Arial" w:cs="Arial"/>
        </w:rPr>
      </w:pPr>
    </w:p>
    <w:p w14:paraId="3A7E4685" w14:textId="77777777" w:rsidR="000055B4" w:rsidRDefault="000055B4" w:rsidP="006337A9">
      <w:pPr>
        <w:rPr>
          <w:rFonts w:ascii="Arial" w:hAnsi="Arial" w:cs="Arial"/>
        </w:rPr>
      </w:pPr>
      <w:r>
        <w:rPr>
          <w:rFonts w:ascii="Arial" w:hAnsi="Arial" w:cs="Arial"/>
          <w:u w:val="single"/>
        </w:rPr>
        <w:t>12. The Inspector Tool</w:t>
      </w:r>
    </w:p>
    <w:p w14:paraId="1964340F" w14:textId="77777777" w:rsidR="000055B4" w:rsidRDefault="000055B4" w:rsidP="006337A9">
      <w:pPr>
        <w:rPr>
          <w:rFonts w:ascii="Arial" w:hAnsi="Arial" w:cs="Arial"/>
        </w:rPr>
      </w:pPr>
    </w:p>
    <w:p w14:paraId="342DF1D3" w14:textId="77777777" w:rsidR="000055B4" w:rsidRDefault="000055B4" w:rsidP="006337A9">
      <w:pPr>
        <w:rPr>
          <w:rFonts w:ascii="Arial" w:hAnsi="Arial" w:cs="Arial"/>
        </w:rPr>
      </w:pPr>
      <w:r>
        <w:rPr>
          <w:rFonts w:ascii="Arial" w:hAnsi="Arial" w:cs="Arial"/>
        </w:rPr>
        <w:t>The Inspector Tool allows for closer examination of the spots at a pixel-wide level. Once a keyframe for spot detection has been created, clicking on the image axis will highlight the nearest object. Right clicking the image axis after a spot has been highlighted in yellow will open a menu selection for the inspector tool.</w:t>
      </w:r>
    </w:p>
    <w:p w14:paraId="61A30557" w14:textId="77777777" w:rsidR="000055B4" w:rsidRDefault="000055B4" w:rsidP="006337A9">
      <w:pPr>
        <w:rPr>
          <w:rFonts w:ascii="Arial" w:hAnsi="Arial" w:cs="Arial"/>
        </w:rPr>
      </w:pPr>
    </w:p>
    <w:p w14:paraId="4610C4B4" w14:textId="77777777" w:rsidR="000055B4" w:rsidRDefault="000055B4" w:rsidP="006337A9">
      <w:pPr>
        <w:rPr>
          <w:rFonts w:ascii="Arial" w:hAnsi="Arial" w:cs="Arial"/>
        </w:rPr>
      </w:pPr>
      <w:r>
        <w:rPr>
          <w:rFonts w:ascii="Arial" w:hAnsi="Arial" w:cs="Arial"/>
          <w:noProof/>
        </w:rPr>
        <w:drawing>
          <wp:inline distT="0" distB="0" distL="0" distR="0" wp14:anchorId="47E1656F" wp14:editId="2CFD376E">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0C570F07" w14:textId="77777777" w:rsidR="000055B4" w:rsidRDefault="000055B4" w:rsidP="006337A9">
      <w:pPr>
        <w:rPr>
          <w:rFonts w:ascii="Arial" w:hAnsi="Arial" w:cs="Arial"/>
        </w:rPr>
      </w:pPr>
    </w:p>
    <w:p w14:paraId="02E826A9" w14:textId="77777777" w:rsidR="000055B4" w:rsidRDefault="000055B4" w:rsidP="006337A9">
      <w:pPr>
        <w:rPr>
          <w:rFonts w:ascii="Arial" w:hAnsi="Arial" w:cs="Arial"/>
        </w:rPr>
      </w:pPr>
      <w:r>
        <w:rPr>
          <w:rFonts w:ascii="Arial" w:hAnsi="Arial" w:cs="Arial"/>
        </w:rPr>
        <w:t>The inspector tool has several graphs and axes for examining detected objects’ pixels in detail. The components of the inspector tool are as follows:</w:t>
      </w:r>
    </w:p>
    <w:p w14:paraId="1F1FCDD4" w14:textId="77777777" w:rsidR="000055B4" w:rsidRDefault="000F276E" w:rsidP="006337A9">
      <w:pPr>
        <w:rPr>
          <w:rFonts w:ascii="Arial" w:hAnsi="Arial" w:cs="Arial"/>
        </w:rPr>
      </w:pPr>
      <w:r>
        <w:rPr>
          <w:rFonts w:ascii="Arial" w:hAnsi="Arial" w:cs="Arial"/>
          <w:noProof/>
        </w:rPr>
        <w:drawing>
          <wp:inline distT="0" distB="0" distL="0" distR="0" wp14:anchorId="09444437" wp14:editId="1AF9AFE0">
            <wp:extent cx="6772705" cy="3819516"/>
            <wp:effectExtent l="0" t="0" r="9525" b="0"/>
            <wp:docPr id="1" name="Picture 1" descr="/Users/gabrielkowalczyk/Desktop/Screen Shot 2019-12-10 at 9.55.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19-12-10 at 9.55.06 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81730" cy="3824606"/>
                    </a:xfrm>
                    <a:prstGeom prst="rect">
                      <a:avLst/>
                    </a:prstGeom>
                    <a:noFill/>
                    <a:ln>
                      <a:noFill/>
                    </a:ln>
                  </pic:spPr>
                </pic:pic>
              </a:graphicData>
            </a:graphic>
          </wp:inline>
        </w:drawing>
      </w:r>
    </w:p>
    <w:p w14:paraId="22280CD8" w14:textId="77777777" w:rsidR="000055B4" w:rsidRDefault="000055B4" w:rsidP="000055B4">
      <w:pPr>
        <w:pStyle w:val="ListParagraph"/>
        <w:numPr>
          <w:ilvl w:val="0"/>
          <w:numId w:val="7"/>
        </w:numPr>
        <w:rPr>
          <w:rFonts w:ascii="Arial" w:hAnsi="Arial" w:cs="Arial"/>
        </w:rPr>
      </w:pPr>
      <w:r w:rsidRPr="000055B4">
        <w:rPr>
          <w:rFonts w:ascii="Arial" w:hAnsi="Arial" w:cs="Arial"/>
          <w:b/>
        </w:rPr>
        <w:t>Pixel Axis:</w:t>
      </w:r>
      <w:r w:rsidRPr="000055B4">
        <w:rPr>
          <w:rFonts w:ascii="Arial" w:hAnsi="Arial" w:cs="Arial"/>
        </w:rPr>
        <w:t xml:space="preserve"> interactive axis which shows the cur</w:t>
      </w:r>
      <w:r>
        <w:rPr>
          <w:rFonts w:ascii="Arial" w:hAnsi="Arial" w:cs="Arial"/>
        </w:rPr>
        <w:t xml:space="preserve">rently selected object. The pixels comprising the actual object are in green, the region defined as offset for the object is identified by the yellow diamond marker, and the region being considered as background for that object is marked in red. Shifting sliders in the ‘Background Correction’ panel will update these marker regions accordingly. Hovering over the axis with a mouse will display a small bar at the bottom of the cropped image which will denote pixel coordinates and the value of the pixel currently below the mouse pointer. </w:t>
      </w:r>
      <w:r w:rsidR="00E8778B">
        <w:rPr>
          <w:rFonts w:ascii="Arial" w:hAnsi="Arial" w:cs="Arial"/>
        </w:rPr>
        <w:t xml:space="preserve">A small blue box will also appear denoting the minimum bounding box for the entire spot (including all z-slices), and the average pixel value of this bounding box throughout the entire 3D stack is displayed in the Zed Axis as the black curve. </w:t>
      </w:r>
    </w:p>
    <w:p w14:paraId="7581883E" w14:textId="77777777" w:rsidR="00E8778B" w:rsidRPr="000055B4" w:rsidRDefault="00E8778B" w:rsidP="00E8778B">
      <w:pPr>
        <w:pStyle w:val="ListParagraph"/>
        <w:ind w:left="1080"/>
        <w:rPr>
          <w:rFonts w:ascii="Arial" w:hAnsi="Arial" w:cs="Arial"/>
        </w:rPr>
      </w:pPr>
    </w:p>
    <w:p w14:paraId="0554A132" w14:textId="77777777" w:rsidR="000055B4" w:rsidRDefault="00E8778B" w:rsidP="000055B4">
      <w:pPr>
        <w:pStyle w:val="ListParagraph"/>
        <w:numPr>
          <w:ilvl w:val="0"/>
          <w:numId w:val="7"/>
        </w:numPr>
        <w:rPr>
          <w:rFonts w:ascii="Arial" w:hAnsi="Arial" w:cs="Arial"/>
        </w:rPr>
      </w:pPr>
      <w:r>
        <w:rPr>
          <w:rFonts w:ascii="Arial" w:hAnsi="Arial" w:cs="Arial"/>
          <w:b/>
        </w:rPr>
        <w:t>Zed Axis:</w:t>
      </w:r>
      <w:r>
        <w:rPr>
          <w:rFonts w:ascii="Arial" w:hAnsi="Arial" w:cs="Arial"/>
        </w:rPr>
        <w:t xml:space="preserve"> axis showing average pixel intensity taken throughout the entire z-stack for the bounding box of the currently displayed object. The bounding box for the current spot can be seen by hovering over the Pixel Axis. The red line represents the mean background value determined by the currently identified background region. The blue dashed lines indicate the axial bounds of the currently selected object. The green dashed line indicates that object’s centroid. The dotted black line indicates the currently displayed z-slice.</w:t>
      </w:r>
    </w:p>
    <w:p w14:paraId="1AB8B995" w14:textId="77777777" w:rsidR="00E8778B" w:rsidRPr="00E8778B" w:rsidRDefault="00E8778B" w:rsidP="00E8778B">
      <w:pPr>
        <w:rPr>
          <w:rFonts w:ascii="Arial" w:hAnsi="Arial" w:cs="Arial"/>
        </w:rPr>
      </w:pPr>
    </w:p>
    <w:p w14:paraId="3BB4485E" w14:textId="77777777" w:rsidR="00E8778B" w:rsidRDefault="00E8778B" w:rsidP="00E8778B">
      <w:pPr>
        <w:pStyle w:val="ListParagraph"/>
        <w:numPr>
          <w:ilvl w:val="0"/>
          <w:numId w:val="7"/>
        </w:numPr>
        <w:rPr>
          <w:rFonts w:ascii="Arial" w:hAnsi="Arial" w:cs="Arial"/>
        </w:rPr>
      </w:pPr>
      <w:r>
        <w:rPr>
          <w:rFonts w:ascii="Arial" w:hAnsi="Arial" w:cs="Arial"/>
          <w:b/>
        </w:rPr>
        <w:t>Image Adjustment Panel:</w:t>
      </w:r>
      <w:r>
        <w:rPr>
          <w:rFonts w:ascii="Arial" w:hAnsi="Arial" w:cs="Arial"/>
        </w:rPr>
        <w:t xml:space="preserve"> panel containing image adjustment controls. The brightness and contrast sliders work in the same manner as the main dNEMO interface, and the toggles ‘Full 3D Stack’ and ‘Max Z-project’ alternate between the full 3D stack and maximum intensity z-projection for the image axis, respectively.</w:t>
      </w:r>
    </w:p>
    <w:p w14:paraId="0E4923AE" w14:textId="77777777" w:rsidR="00E8778B" w:rsidRPr="00E8778B" w:rsidRDefault="00E8778B" w:rsidP="00E8778B">
      <w:pPr>
        <w:rPr>
          <w:rFonts w:ascii="Arial" w:hAnsi="Arial" w:cs="Arial"/>
        </w:rPr>
      </w:pPr>
    </w:p>
    <w:p w14:paraId="26EA8269" w14:textId="77777777" w:rsidR="00E8778B" w:rsidRDefault="00E8778B" w:rsidP="00E8778B">
      <w:pPr>
        <w:pStyle w:val="ListParagraph"/>
        <w:numPr>
          <w:ilvl w:val="0"/>
          <w:numId w:val="7"/>
        </w:numPr>
        <w:rPr>
          <w:rFonts w:ascii="Arial" w:hAnsi="Arial" w:cs="Arial"/>
        </w:rPr>
      </w:pPr>
      <w:r>
        <w:rPr>
          <w:rFonts w:ascii="Arial" w:hAnsi="Arial" w:cs="Arial"/>
          <w:b/>
        </w:rPr>
        <w:t>Background Correction Panel</w:t>
      </w:r>
      <w:r w:rsidR="00171F4D">
        <w:rPr>
          <w:rFonts w:ascii="Arial" w:hAnsi="Arial" w:cs="Arial"/>
          <w:b/>
        </w:rPr>
        <w:t>:</w:t>
      </w:r>
      <w:r w:rsidR="00171F4D">
        <w:rPr>
          <w:rFonts w:ascii="Arial" w:hAnsi="Arial" w:cs="Arial"/>
        </w:rPr>
        <w:t xml:space="preserve"> panel containing components which update the number of pixels to be considered for the offset and background values on a per-spot basis. The </w:t>
      </w:r>
      <w:r w:rsidR="00C3067A">
        <w:rPr>
          <w:rFonts w:ascii="Arial" w:hAnsi="Arial" w:cs="Arial"/>
        </w:rPr>
        <w:t xml:space="preserve">‘Pixel Offset’ slider and the ‘Pixel Background’ slider each adjust the radius for pixels to be defined as either ‘offset’ or ‘background’ relative to individual spots. Changing the values of these sliders will see those changes reflected in both the ‘Pixel Axis’ and the ‘Zed Axis’. </w:t>
      </w:r>
      <w:r w:rsidR="000F276E">
        <w:rPr>
          <w:rFonts w:ascii="Arial" w:hAnsi="Arial" w:cs="Arial"/>
        </w:rPr>
        <w:t>Clicking on the ‘Close Inspector’ button will close the inspector tool and return to the dNEMO interface without assigning a new keyframe. Clicking on the ‘Create BKGD / OFF Keyframe’ button will apply the offset and background parameters from the current frame onwards, until a previously assigned offset and/or background parameter is found.</w:t>
      </w:r>
    </w:p>
    <w:p w14:paraId="0D99B277" w14:textId="77777777" w:rsidR="00C3067A" w:rsidRPr="00C3067A" w:rsidRDefault="00C3067A" w:rsidP="00C3067A">
      <w:pPr>
        <w:rPr>
          <w:rFonts w:ascii="Arial" w:hAnsi="Arial" w:cs="Arial"/>
        </w:rPr>
      </w:pPr>
    </w:p>
    <w:p w14:paraId="5C603B2C" w14:textId="77777777" w:rsidR="00C3067A" w:rsidRPr="00E8778B" w:rsidRDefault="00C3067A" w:rsidP="00E8778B">
      <w:pPr>
        <w:pStyle w:val="ListParagraph"/>
        <w:numPr>
          <w:ilvl w:val="0"/>
          <w:numId w:val="7"/>
        </w:numPr>
        <w:rPr>
          <w:rFonts w:ascii="Arial" w:hAnsi="Arial" w:cs="Arial"/>
        </w:rPr>
      </w:pPr>
      <w:r>
        <w:rPr>
          <w:rFonts w:ascii="Arial" w:hAnsi="Arial" w:cs="Arial"/>
          <w:b/>
        </w:rPr>
        <w:t>Image Axis:</w:t>
      </w:r>
      <w:r>
        <w:rPr>
          <w:rFonts w:ascii="Arial" w:hAnsi="Arial" w:cs="Arial"/>
        </w:rPr>
        <w:t xml:space="preserve"> axis containing copy of the image currently being displayed i</w:t>
      </w:r>
      <w:r w:rsidR="005E3A79">
        <w:rPr>
          <w:rFonts w:ascii="Arial" w:hAnsi="Arial" w:cs="Arial"/>
        </w:rPr>
        <w:t xml:space="preserve">n the main dNEMO interface. Clicking on the axis/objects within the axis will change the currently selected spot and update both the ‘Pixel Axis’ and ‘Zed Axis’ accordingly. </w:t>
      </w:r>
    </w:p>
    <w:p w14:paraId="72CAECCF" w14:textId="77777777" w:rsidR="000055B4" w:rsidRDefault="000055B4" w:rsidP="006337A9">
      <w:pPr>
        <w:rPr>
          <w:rFonts w:ascii="Arial" w:hAnsi="Arial" w:cs="Arial"/>
          <w:u w:val="single"/>
        </w:rPr>
      </w:pPr>
    </w:p>
    <w:p w14:paraId="6DEBBBA1" w14:textId="77777777" w:rsidR="006337A9" w:rsidRDefault="006337A9" w:rsidP="006337A9">
      <w:pPr>
        <w:rPr>
          <w:rFonts w:ascii="Arial" w:hAnsi="Arial" w:cs="Arial"/>
        </w:rPr>
      </w:pPr>
      <w:r>
        <w:rPr>
          <w:rFonts w:ascii="Arial" w:hAnsi="Arial" w:cs="Arial"/>
          <w:u w:val="single"/>
        </w:rPr>
        <w:t>13. Output Files</w:t>
      </w:r>
    </w:p>
    <w:p w14:paraId="078A0834" w14:textId="77777777" w:rsidR="006337A9" w:rsidRDefault="006337A9" w:rsidP="006337A9">
      <w:pPr>
        <w:rPr>
          <w:rFonts w:ascii="Arial" w:hAnsi="Arial" w:cs="Arial"/>
        </w:rPr>
      </w:pPr>
    </w:p>
    <w:p w14:paraId="556957FB" w14:textId="77777777" w:rsidR="006337A9" w:rsidRDefault="006337A9" w:rsidP="006337A9">
      <w:pPr>
        <w:rPr>
          <w:rFonts w:ascii="Arial" w:hAnsi="Arial" w:cs="Arial"/>
        </w:rPr>
      </w:pPr>
      <w:r>
        <w:rPr>
          <w:rFonts w:ascii="Arial" w:hAnsi="Arial" w:cs="Arial"/>
        </w:rPr>
        <w:t>To save dNEMO results, navigate to File &gt; Save. A prompt will appear asking where to store the created results files. Once a filename and save location have been selected, dNEMO will create a new folder with the same filename containing several files.</w:t>
      </w:r>
    </w:p>
    <w:p w14:paraId="45610EA7" w14:textId="77777777" w:rsidR="006337A9" w:rsidRDefault="006337A9" w:rsidP="006337A9">
      <w:pPr>
        <w:rPr>
          <w:rFonts w:ascii="Arial" w:hAnsi="Arial" w:cs="Arial"/>
        </w:rPr>
      </w:pPr>
    </w:p>
    <w:p w14:paraId="377BE7AC" w14:textId="77777777" w:rsidR="006337A9" w:rsidRDefault="006337A9" w:rsidP="006337A9">
      <w:pPr>
        <w:rPr>
          <w:rFonts w:ascii="Arial" w:hAnsi="Arial" w:cs="Arial"/>
        </w:rPr>
      </w:pPr>
      <w:r>
        <w:rPr>
          <w:rFonts w:ascii="Arial" w:hAnsi="Arial" w:cs="Arial"/>
        </w:rPr>
        <w:t>The first of these files is a ‘full_results’ mat-file. This file contains all of the necessary data / structures to reload keyframes, cells, and removals back into the dNEMO application. However, this file is not in a reader-friendly format, so additional files with more structure are simultaneously created.</w:t>
      </w:r>
    </w:p>
    <w:p w14:paraId="27738482" w14:textId="77777777" w:rsidR="006337A9" w:rsidRDefault="006337A9" w:rsidP="006337A9">
      <w:pPr>
        <w:rPr>
          <w:rFonts w:ascii="Arial" w:hAnsi="Arial" w:cs="Arial"/>
        </w:rPr>
      </w:pPr>
    </w:p>
    <w:p w14:paraId="15AF2C99" w14:textId="77777777" w:rsidR="006337A9" w:rsidRDefault="006337A9" w:rsidP="006337A9">
      <w:pPr>
        <w:rPr>
          <w:rFonts w:ascii="Arial" w:hAnsi="Arial" w:cs="Arial"/>
        </w:rPr>
      </w:pPr>
      <w:r>
        <w:rPr>
          <w:rFonts w:ascii="Arial" w:hAnsi="Arial" w:cs="Arial"/>
        </w:rPr>
        <w:t xml:space="preserve">The first of these files is </w:t>
      </w:r>
      <w:r w:rsidR="0032744B">
        <w:rPr>
          <w:rFonts w:ascii="Arial" w:hAnsi="Arial" w:cs="Arial"/>
        </w:rPr>
        <w:t>‘</w:t>
      </w:r>
      <w:r>
        <w:rPr>
          <w:rFonts w:ascii="Arial" w:hAnsi="Arial" w:cs="Arial"/>
        </w:rPr>
        <w:t>&lt;filename&gt;</w:t>
      </w:r>
      <w:r w:rsidR="0032744B">
        <w:rPr>
          <w:rFonts w:ascii="Arial" w:hAnsi="Arial" w:cs="Arial"/>
        </w:rPr>
        <w:t xml:space="preserve">_ALL_SPOTS.mat’, a mat-file containing both the keyframe detection settings for any created keyframes and all the detected spots’ features. The list of features detected per spot is indicated in the table below. </w:t>
      </w:r>
    </w:p>
    <w:p w14:paraId="7C4E93FD" w14:textId="77777777" w:rsidR="0032744B" w:rsidRDefault="0032744B" w:rsidP="006337A9">
      <w:pPr>
        <w:rPr>
          <w:rFonts w:ascii="Arial" w:hAnsi="Arial" w:cs="Arial"/>
        </w:rPr>
      </w:pPr>
    </w:p>
    <w:tbl>
      <w:tblPr>
        <w:tblStyle w:val="TableGrid"/>
        <w:tblW w:w="0" w:type="auto"/>
        <w:tblLook w:val="04A0" w:firstRow="1" w:lastRow="0" w:firstColumn="1" w:lastColumn="0" w:noHBand="0" w:noVBand="1"/>
      </w:tblPr>
      <w:tblGrid>
        <w:gridCol w:w="2155"/>
        <w:gridCol w:w="7195"/>
      </w:tblGrid>
      <w:tr w:rsidR="00CF6FB6" w14:paraId="6674C189" w14:textId="77777777" w:rsidTr="006344E4">
        <w:tc>
          <w:tcPr>
            <w:tcW w:w="2155" w:type="dxa"/>
          </w:tcPr>
          <w:p w14:paraId="61508E37" w14:textId="77777777" w:rsidR="00CF6FB6" w:rsidRPr="00652860" w:rsidRDefault="00CF6FB6" w:rsidP="006344E4">
            <w:pPr>
              <w:rPr>
                <w:rFonts w:ascii="Arial" w:hAnsi="Arial" w:cs="Arial"/>
              </w:rPr>
            </w:pPr>
            <w:r>
              <w:rPr>
                <w:rFonts w:ascii="Arial" w:hAnsi="Arial" w:cs="Arial"/>
                <w:b/>
              </w:rPr>
              <w:t>Frame</w:t>
            </w:r>
          </w:p>
        </w:tc>
        <w:tc>
          <w:tcPr>
            <w:tcW w:w="7195" w:type="dxa"/>
          </w:tcPr>
          <w:p w14:paraId="6A6CAEA4" w14:textId="77777777" w:rsidR="00CF6FB6" w:rsidRDefault="00CF6FB6" w:rsidP="006344E4">
            <w:pPr>
              <w:rPr>
                <w:rFonts w:ascii="Arial" w:hAnsi="Arial" w:cs="Arial"/>
              </w:rPr>
            </w:pPr>
            <w:r>
              <w:rPr>
                <w:rFonts w:ascii="Arial" w:hAnsi="Arial" w:cs="Arial"/>
              </w:rPr>
              <w:t>Frame number</w:t>
            </w:r>
          </w:p>
        </w:tc>
      </w:tr>
      <w:tr w:rsidR="00CF6FB6" w14:paraId="5926F633" w14:textId="77777777" w:rsidTr="006344E4">
        <w:tc>
          <w:tcPr>
            <w:tcW w:w="2155" w:type="dxa"/>
          </w:tcPr>
          <w:p w14:paraId="28319D8E" w14:textId="77777777" w:rsidR="00CF6FB6" w:rsidRPr="00652860" w:rsidRDefault="00CF6FB6" w:rsidP="006344E4">
            <w:pPr>
              <w:rPr>
                <w:rFonts w:ascii="Arial" w:hAnsi="Arial" w:cs="Arial"/>
              </w:rPr>
            </w:pPr>
            <w:r>
              <w:rPr>
                <w:rFonts w:ascii="Arial" w:hAnsi="Arial" w:cs="Arial"/>
                <w:b/>
              </w:rPr>
              <w:t>XCoord</w:t>
            </w:r>
          </w:p>
        </w:tc>
        <w:tc>
          <w:tcPr>
            <w:tcW w:w="7195" w:type="dxa"/>
          </w:tcPr>
          <w:p w14:paraId="127622EF" w14:textId="77777777" w:rsidR="00CF6FB6" w:rsidRDefault="00CF6FB6" w:rsidP="006344E4">
            <w:pPr>
              <w:rPr>
                <w:rFonts w:ascii="Arial" w:hAnsi="Arial" w:cs="Arial"/>
              </w:rPr>
            </w:pPr>
            <w:r>
              <w:rPr>
                <w:rFonts w:ascii="Arial" w:hAnsi="Arial" w:cs="Arial"/>
              </w:rPr>
              <w:t>Centroid x-coordinate</w:t>
            </w:r>
          </w:p>
        </w:tc>
      </w:tr>
      <w:tr w:rsidR="00CF6FB6" w14:paraId="632AABC9" w14:textId="77777777" w:rsidTr="006344E4">
        <w:tc>
          <w:tcPr>
            <w:tcW w:w="2155" w:type="dxa"/>
          </w:tcPr>
          <w:p w14:paraId="46BFF864" w14:textId="77777777" w:rsidR="00CF6FB6" w:rsidRPr="00652860" w:rsidRDefault="00CF6FB6" w:rsidP="006344E4">
            <w:pPr>
              <w:rPr>
                <w:rFonts w:ascii="Arial" w:hAnsi="Arial" w:cs="Arial"/>
              </w:rPr>
            </w:pPr>
            <w:r>
              <w:rPr>
                <w:rFonts w:ascii="Arial" w:hAnsi="Arial" w:cs="Arial"/>
                <w:b/>
              </w:rPr>
              <w:t>YCoord</w:t>
            </w:r>
          </w:p>
        </w:tc>
        <w:tc>
          <w:tcPr>
            <w:tcW w:w="7195" w:type="dxa"/>
          </w:tcPr>
          <w:p w14:paraId="4DA8E374" w14:textId="77777777" w:rsidR="00CF6FB6" w:rsidRDefault="00CF6FB6" w:rsidP="006344E4">
            <w:pPr>
              <w:rPr>
                <w:rFonts w:ascii="Arial" w:hAnsi="Arial" w:cs="Arial"/>
              </w:rPr>
            </w:pPr>
            <w:r>
              <w:rPr>
                <w:rFonts w:ascii="Arial" w:hAnsi="Arial" w:cs="Arial"/>
              </w:rPr>
              <w:t>Centroid y-coordinate</w:t>
            </w:r>
          </w:p>
        </w:tc>
      </w:tr>
      <w:tr w:rsidR="00CF6FB6" w14:paraId="2E19BF1D" w14:textId="77777777" w:rsidTr="006344E4">
        <w:tc>
          <w:tcPr>
            <w:tcW w:w="2155" w:type="dxa"/>
          </w:tcPr>
          <w:p w14:paraId="770D2545" w14:textId="77777777" w:rsidR="00CF6FB6" w:rsidRPr="00652860" w:rsidRDefault="00CF6FB6" w:rsidP="006344E4">
            <w:pPr>
              <w:rPr>
                <w:rFonts w:ascii="Arial" w:hAnsi="Arial" w:cs="Arial"/>
                <w:b/>
              </w:rPr>
            </w:pPr>
            <w:r>
              <w:rPr>
                <w:rFonts w:ascii="Arial" w:hAnsi="Arial" w:cs="Arial"/>
                <w:b/>
              </w:rPr>
              <w:t>ZCoord</w:t>
            </w:r>
          </w:p>
        </w:tc>
        <w:tc>
          <w:tcPr>
            <w:tcW w:w="7195" w:type="dxa"/>
          </w:tcPr>
          <w:p w14:paraId="4E5BAD72" w14:textId="77777777" w:rsidR="00CF6FB6" w:rsidRDefault="00CF6FB6" w:rsidP="006344E4">
            <w:pPr>
              <w:rPr>
                <w:rFonts w:ascii="Arial" w:hAnsi="Arial" w:cs="Arial"/>
              </w:rPr>
            </w:pPr>
            <w:r>
              <w:rPr>
                <w:rFonts w:ascii="Arial" w:hAnsi="Arial" w:cs="Arial"/>
              </w:rPr>
              <w:t>Centroid z-coordinate</w:t>
            </w:r>
          </w:p>
        </w:tc>
      </w:tr>
      <w:tr w:rsidR="00CF6FB6" w14:paraId="6855B421" w14:textId="77777777" w:rsidTr="006344E4">
        <w:tc>
          <w:tcPr>
            <w:tcW w:w="2155" w:type="dxa"/>
          </w:tcPr>
          <w:p w14:paraId="2CC58710" w14:textId="77777777" w:rsidR="00CF6FB6" w:rsidRPr="00652860" w:rsidRDefault="00CF6FB6" w:rsidP="006344E4">
            <w:pPr>
              <w:rPr>
                <w:rFonts w:ascii="Arial" w:hAnsi="Arial" w:cs="Arial"/>
              </w:rPr>
            </w:pPr>
            <w:r>
              <w:rPr>
                <w:rFonts w:ascii="Arial" w:hAnsi="Arial" w:cs="Arial"/>
                <w:b/>
              </w:rPr>
              <w:t>INT_AVG</w:t>
            </w:r>
          </w:p>
        </w:tc>
        <w:tc>
          <w:tcPr>
            <w:tcW w:w="7195" w:type="dxa"/>
          </w:tcPr>
          <w:p w14:paraId="30DB4E40" w14:textId="77777777" w:rsidR="00CF6FB6" w:rsidRDefault="00CF6FB6" w:rsidP="006344E4">
            <w:pPr>
              <w:rPr>
                <w:rFonts w:ascii="Arial" w:hAnsi="Arial" w:cs="Arial"/>
              </w:rPr>
            </w:pPr>
            <w:r>
              <w:rPr>
                <w:rFonts w:ascii="Arial" w:hAnsi="Arial" w:cs="Arial"/>
              </w:rPr>
              <w:t>Mean spot intensity, background corrected</w:t>
            </w:r>
          </w:p>
        </w:tc>
      </w:tr>
      <w:tr w:rsidR="00CF6FB6" w14:paraId="4CEDD3C0" w14:textId="77777777" w:rsidTr="006344E4">
        <w:tc>
          <w:tcPr>
            <w:tcW w:w="2155" w:type="dxa"/>
          </w:tcPr>
          <w:p w14:paraId="3AEC4FBF" w14:textId="77777777" w:rsidR="00CF6FB6" w:rsidRDefault="00CF6FB6" w:rsidP="006344E4">
            <w:pPr>
              <w:rPr>
                <w:rFonts w:ascii="Arial" w:hAnsi="Arial" w:cs="Arial"/>
                <w:b/>
              </w:rPr>
            </w:pPr>
            <w:r>
              <w:rPr>
                <w:rFonts w:ascii="Arial" w:hAnsi="Arial" w:cs="Arial"/>
                <w:b/>
              </w:rPr>
              <w:t>INT_MED</w:t>
            </w:r>
          </w:p>
        </w:tc>
        <w:tc>
          <w:tcPr>
            <w:tcW w:w="7195" w:type="dxa"/>
          </w:tcPr>
          <w:p w14:paraId="16BC3299" w14:textId="77777777" w:rsidR="00CF6FB6" w:rsidRDefault="00CF6FB6" w:rsidP="006344E4">
            <w:pPr>
              <w:rPr>
                <w:rFonts w:ascii="Arial" w:hAnsi="Arial" w:cs="Arial"/>
              </w:rPr>
            </w:pPr>
            <w:r>
              <w:rPr>
                <w:rFonts w:ascii="Arial" w:hAnsi="Arial" w:cs="Arial"/>
              </w:rPr>
              <w:t>Median spot intensity, background  corrected</w:t>
            </w:r>
          </w:p>
        </w:tc>
      </w:tr>
      <w:tr w:rsidR="00CF6FB6" w14:paraId="2D67426A" w14:textId="77777777" w:rsidTr="006344E4">
        <w:trPr>
          <w:trHeight w:val="215"/>
        </w:trPr>
        <w:tc>
          <w:tcPr>
            <w:tcW w:w="2155" w:type="dxa"/>
          </w:tcPr>
          <w:p w14:paraId="5AE1411E" w14:textId="77777777" w:rsidR="00CF6FB6" w:rsidRDefault="00CF6FB6" w:rsidP="006344E4">
            <w:pPr>
              <w:rPr>
                <w:rFonts w:ascii="Arial" w:hAnsi="Arial" w:cs="Arial"/>
                <w:b/>
              </w:rPr>
            </w:pPr>
            <w:r>
              <w:rPr>
                <w:rFonts w:ascii="Arial" w:hAnsi="Arial" w:cs="Arial"/>
                <w:b/>
              </w:rPr>
              <w:t>INT_SUM</w:t>
            </w:r>
          </w:p>
        </w:tc>
        <w:tc>
          <w:tcPr>
            <w:tcW w:w="7195" w:type="dxa"/>
          </w:tcPr>
          <w:p w14:paraId="0E8C09F9" w14:textId="77777777" w:rsidR="00CF6FB6" w:rsidRDefault="00CF6FB6" w:rsidP="006344E4">
            <w:pPr>
              <w:rPr>
                <w:rFonts w:ascii="Arial" w:hAnsi="Arial" w:cs="Arial"/>
              </w:rPr>
            </w:pPr>
            <w:r>
              <w:rPr>
                <w:rFonts w:ascii="Arial" w:hAnsi="Arial" w:cs="Arial"/>
              </w:rPr>
              <w:t>Integrated spot intensity, background corrected</w:t>
            </w:r>
          </w:p>
        </w:tc>
      </w:tr>
      <w:tr w:rsidR="00CF6FB6" w14:paraId="1C3A1EC8" w14:textId="77777777" w:rsidTr="006344E4">
        <w:trPr>
          <w:trHeight w:val="215"/>
        </w:trPr>
        <w:tc>
          <w:tcPr>
            <w:tcW w:w="2155" w:type="dxa"/>
          </w:tcPr>
          <w:p w14:paraId="6D6BB5BF" w14:textId="77777777" w:rsidR="00CF6FB6" w:rsidRDefault="00CF6FB6" w:rsidP="006344E4">
            <w:pPr>
              <w:rPr>
                <w:rFonts w:ascii="Arial" w:hAnsi="Arial" w:cs="Arial"/>
                <w:b/>
              </w:rPr>
            </w:pPr>
            <w:r>
              <w:rPr>
                <w:rFonts w:ascii="Arial" w:hAnsi="Arial" w:cs="Arial"/>
                <w:b/>
              </w:rPr>
              <w:t>INT_MAX</w:t>
            </w:r>
          </w:p>
        </w:tc>
        <w:tc>
          <w:tcPr>
            <w:tcW w:w="7195" w:type="dxa"/>
          </w:tcPr>
          <w:p w14:paraId="5828470A" w14:textId="77777777" w:rsidR="00CF6FB6" w:rsidRDefault="00CF6FB6" w:rsidP="006344E4">
            <w:pPr>
              <w:rPr>
                <w:rFonts w:ascii="Arial" w:hAnsi="Arial" w:cs="Arial"/>
              </w:rPr>
            </w:pPr>
            <w:r>
              <w:rPr>
                <w:rFonts w:ascii="Arial" w:hAnsi="Arial" w:cs="Arial"/>
              </w:rPr>
              <w:t>Maximum spot intensity, background corrected</w:t>
            </w:r>
          </w:p>
        </w:tc>
      </w:tr>
      <w:tr w:rsidR="00CF6FB6" w14:paraId="10E1AAA2" w14:textId="77777777" w:rsidTr="006344E4">
        <w:trPr>
          <w:trHeight w:val="215"/>
        </w:trPr>
        <w:tc>
          <w:tcPr>
            <w:tcW w:w="2155" w:type="dxa"/>
          </w:tcPr>
          <w:p w14:paraId="7CBB9174" w14:textId="77777777" w:rsidR="00CF6FB6" w:rsidRDefault="00CF6FB6" w:rsidP="006344E4">
            <w:pPr>
              <w:rPr>
                <w:rFonts w:ascii="Arial" w:hAnsi="Arial" w:cs="Arial"/>
                <w:b/>
              </w:rPr>
            </w:pPr>
            <w:r>
              <w:rPr>
                <w:rFonts w:ascii="Arial" w:hAnsi="Arial" w:cs="Arial"/>
                <w:b/>
              </w:rPr>
              <w:t>SIZE</w:t>
            </w:r>
          </w:p>
        </w:tc>
        <w:tc>
          <w:tcPr>
            <w:tcW w:w="7195" w:type="dxa"/>
          </w:tcPr>
          <w:p w14:paraId="42C81530" w14:textId="77777777" w:rsidR="00CF6FB6" w:rsidRDefault="00CF6FB6" w:rsidP="006344E4">
            <w:pPr>
              <w:rPr>
                <w:rFonts w:ascii="Arial" w:hAnsi="Arial" w:cs="Arial"/>
              </w:rPr>
            </w:pPr>
            <w:r>
              <w:rPr>
                <w:rFonts w:ascii="Arial" w:hAnsi="Arial" w:cs="Arial"/>
              </w:rPr>
              <w:t>Spot size (number of pixels)</w:t>
            </w:r>
          </w:p>
        </w:tc>
      </w:tr>
      <w:tr w:rsidR="00CF6FB6" w14:paraId="03232C88" w14:textId="77777777" w:rsidTr="006344E4">
        <w:trPr>
          <w:trHeight w:val="215"/>
        </w:trPr>
        <w:tc>
          <w:tcPr>
            <w:tcW w:w="2155" w:type="dxa"/>
          </w:tcPr>
          <w:p w14:paraId="3C5BB44F" w14:textId="77777777" w:rsidR="00CF6FB6" w:rsidRDefault="00CF6FB6" w:rsidP="006344E4">
            <w:pPr>
              <w:rPr>
                <w:rFonts w:ascii="Arial" w:hAnsi="Arial" w:cs="Arial"/>
                <w:b/>
              </w:rPr>
            </w:pPr>
            <w:r>
              <w:rPr>
                <w:rFonts w:ascii="Arial" w:hAnsi="Arial" w:cs="Arial"/>
                <w:b/>
              </w:rPr>
              <w:t>INT_AVG_RAW</w:t>
            </w:r>
          </w:p>
        </w:tc>
        <w:tc>
          <w:tcPr>
            <w:tcW w:w="7195" w:type="dxa"/>
          </w:tcPr>
          <w:p w14:paraId="25212207" w14:textId="77777777" w:rsidR="00CF6FB6" w:rsidRDefault="00CF6FB6" w:rsidP="006344E4">
            <w:pPr>
              <w:rPr>
                <w:rFonts w:ascii="Arial" w:hAnsi="Arial" w:cs="Arial"/>
              </w:rPr>
            </w:pPr>
            <w:r>
              <w:rPr>
                <w:rFonts w:ascii="Arial" w:hAnsi="Arial" w:cs="Arial"/>
              </w:rPr>
              <w:t>Raw mean spot intensity</w:t>
            </w:r>
          </w:p>
        </w:tc>
      </w:tr>
      <w:tr w:rsidR="00CF6FB6" w14:paraId="2EF11EDC" w14:textId="77777777" w:rsidTr="006344E4">
        <w:trPr>
          <w:trHeight w:val="215"/>
        </w:trPr>
        <w:tc>
          <w:tcPr>
            <w:tcW w:w="2155" w:type="dxa"/>
          </w:tcPr>
          <w:p w14:paraId="7770038B" w14:textId="77777777" w:rsidR="00CF6FB6" w:rsidRDefault="00CF6FB6" w:rsidP="006344E4">
            <w:pPr>
              <w:rPr>
                <w:rFonts w:ascii="Arial" w:hAnsi="Arial" w:cs="Arial"/>
                <w:b/>
              </w:rPr>
            </w:pPr>
            <w:r>
              <w:rPr>
                <w:rFonts w:ascii="Arial" w:hAnsi="Arial" w:cs="Arial"/>
                <w:b/>
              </w:rPr>
              <w:t>INT_MAX_RAW</w:t>
            </w:r>
          </w:p>
        </w:tc>
        <w:tc>
          <w:tcPr>
            <w:tcW w:w="7195" w:type="dxa"/>
          </w:tcPr>
          <w:p w14:paraId="1F44D6CC" w14:textId="77777777" w:rsidR="00CF6FB6" w:rsidRDefault="00CF6FB6" w:rsidP="006344E4">
            <w:pPr>
              <w:rPr>
                <w:rFonts w:ascii="Arial" w:hAnsi="Arial" w:cs="Arial"/>
              </w:rPr>
            </w:pPr>
            <w:r>
              <w:rPr>
                <w:rFonts w:ascii="Arial" w:hAnsi="Arial" w:cs="Arial"/>
              </w:rPr>
              <w:t>Raw maximum spot intensity</w:t>
            </w:r>
          </w:p>
        </w:tc>
      </w:tr>
      <w:tr w:rsidR="00CF6FB6" w14:paraId="38D3876A" w14:textId="77777777" w:rsidTr="006344E4">
        <w:trPr>
          <w:trHeight w:val="215"/>
        </w:trPr>
        <w:tc>
          <w:tcPr>
            <w:tcW w:w="2155" w:type="dxa"/>
          </w:tcPr>
          <w:p w14:paraId="7339B416" w14:textId="77777777" w:rsidR="00CF6FB6" w:rsidRDefault="00CF6FB6" w:rsidP="006344E4">
            <w:pPr>
              <w:rPr>
                <w:rFonts w:ascii="Arial" w:hAnsi="Arial" w:cs="Arial"/>
                <w:b/>
              </w:rPr>
            </w:pPr>
            <w:r>
              <w:rPr>
                <w:rFonts w:ascii="Arial" w:hAnsi="Arial" w:cs="Arial"/>
                <w:b/>
              </w:rPr>
              <w:t>INT_SUM_RAW</w:t>
            </w:r>
          </w:p>
        </w:tc>
        <w:tc>
          <w:tcPr>
            <w:tcW w:w="7195" w:type="dxa"/>
          </w:tcPr>
          <w:p w14:paraId="07BEABDA" w14:textId="77777777" w:rsidR="00CF6FB6" w:rsidRDefault="00CF6FB6" w:rsidP="006344E4">
            <w:pPr>
              <w:rPr>
                <w:rFonts w:ascii="Arial" w:hAnsi="Arial" w:cs="Arial"/>
              </w:rPr>
            </w:pPr>
            <w:r>
              <w:rPr>
                <w:rFonts w:ascii="Arial" w:hAnsi="Arial" w:cs="Arial"/>
              </w:rPr>
              <w:t>Raw integrated spot intensity</w:t>
            </w:r>
          </w:p>
        </w:tc>
      </w:tr>
      <w:tr w:rsidR="00CF6FB6" w14:paraId="7E01CA51" w14:textId="77777777" w:rsidTr="006344E4">
        <w:trPr>
          <w:trHeight w:val="215"/>
        </w:trPr>
        <w:tc>
          <w:tcPr>
            <w:tcW w:w="2155" w:type="dxa"/>
          </w:tcPr>
          <w:p w14:paraId="25FEB059" w14:textId="77777777" w:rsidR="00CF6FB6" w:rsidRDefault="00CF6FB6" w:rsidP="006344E4">
            <w:pPr>
              <w:rPr>
                <w:rFonts w:ascii="Arial" w:hAnsi="Arial" w:cs="Arial"/>
                <w:b/>
              </w:rPr>
            </w:pPr>
            <w:r>
              <w:rPr>
                <w:rFonts w:ascii="Arial" w:hAnsi="Arial" w:cs="Arial"/>
                <w:b/>
              </w:rPr>
              <w:t>BG_MEAN</w:t>
            </w:r>
          </w:p>
        </w:tc>
        <w:tc>
          <w:tcPr>
            <w:tcW w:w="7195" w:type="dxa"/>
          </w:tcPr>
          <w:p w14:paraId="36BFFAB5" w14:textId="77777777" w:rsidR="00CF6FB6" w:rsidRDefault="00CF6FB6" w:rsidP="006344E4">
            <w:pPr>
              <w:rPr>
                <w:rFonts w:ascii="Arial" w:hAnsi="Arial" w:cs="Arial"/>
              </w:rPr>
            </w:pPr>
            <w:r>
              <w:rPr>
                <w:rFonts w:ascii="Arial" w:hAnsi="Arial" w:cs="Arial"/>
              </w:rPr>
              <w:t>Mean intensity of background pixels associated with spot</w:t>
            </w:r>
          </w:p>
        </w:tc>
      </w:tr>
      <w:tr w:rsidR="00CF6FB6" w14:paraId="697E81FE" w14:textId="77777777" w:rsidTr="006344E4">
        <w:trPr>
          <w:trHeight w:val="215"/>
        </w:trPr>
        <w:tc>
          <w:tcPr>
            <w:tcW w:w="2155" w:type="dxa"/>
          </w:tcPr>
          <w:p w14:paraId="25BB7A17" w14:textId="77777777" w:rsidR="00CF6FB6" w:rsidRDefault="00CF6FB6" w:rsidP="006344E4">
            <w:pPr>
              <w:rPr>
                <w:rFonts w:ascii="Arial" w:hAnsi="Arial" w:cs="Arial"/>
                <w:b/>
              </w:rPr>
            </w:pPr>
            <w:r>
              <w:rPr>
                <w:rFonts w:ascii="Arial" w:hAnsi="Arial" w:cs="Arial"/>
                <w:b/>
              </w:rPr>
              <w:t>BG_STD</w:t>
            </w:r>
          </w:p>
        </w:tc>
        <w:tc>
          <w:tcPr>
            <w:tcW w:w="7195" w:type="dxa"/>
          </w:tcPr>
          <w:p w14:paraId="24479727" w14:textId="77777777" w:rsidR="00CF6FB6" w:rsidRDefault="00CF6FB6" w:rsidP="006344E4">
            <w:pPr>
              <w:rPr>
                <w:rFonts w:ascii="Arial" w:hAnsi="Arial" w:cs="Arial"/>
              </w:rPr>
            </w:pPr>
            <w:r>
              <w:rPr>
                <w:rFonts w:ascii="Arial" w:hAnsi="Arial" w:cs="Arial"/>
              </w:rPr>
              <w:t>Standard deviation of intensities of background pixels associated with spot</w:t>
            </w:r>
          </w:p>
        </w:tc>
      </w:tr>
      <w:tr w:rsidR="00CF6FB6" w14:paraId="2FA37ED5" w14:textId="77777777" w:rsidTr="006344E4">
        <w:trPr>
          <w:trHeight w:val="215"/>
        </w:trPr>
        <w:tc>
          <w:tcPr>
            <w:tcW w:w="2155" w:type="dxa"/>
          </w:tcPr>
          <w:p w14:paraId="354DCA69" w14:textId="77777777" w:rsidR="00CF6FB6" w:rsidRDefault="00CF6FB6" w:rsidP="006344E4">
            <w:pPr>
              <w:rPr>
                <w:rFonts w:ascii="Arial" w:hAnsi="Arial" w:cs="Arial"/>
                <w:b/>
              </w:rPr>
            </w:pPr>
            <w:r>
              <w:rPr>
                <w:rFonts w:ascii="Arial" w:hAnsi="Arial" w:cs="Arial"/>
                <w:b/>
              </w:rPr>
              <w:t>BG_MAX</w:t>
            </w:r>
          </w:p>
        </w:tc>
        <w:tc>
          <w:tcPr>
            <w:tcW w:w="7195" w:type="dxa"/>
          </w:tcPr>
          <w:p w14:paraId="045AEF85" w14:textId="77777777" w:rsidR="00CF6FB6" w:rsidRDefault="00CF6FB6" w:rsidP="006344E4">
            <w:pPr>
              <w:rPr>
                <w:rFonts w:ascii="Arial" w:hAnsi="Arial" w:cs="Arial"/>
              </w:rPr>
            </w:pPr>
            <w:r>
              <w:rPr>
                <w:rFonts w:ascii="Arial" w:hAnsi="Arial" w:cs="Arial"/>
              </w:rPr>
              <w:t>Maximum intensity of background pixels associated with spot</w:t>
            </w:r>
          </w:p>
        </w:tc>
      </w:tr>
      <w:tr w:rsidR="00CF6FB6" w14:paraId="78E016BC" w14:textId="77777777" w:rsidTr="006344E4">
        <w:trPr>
          <w:trHeight w:val="215"/>
        </w:trPr>
        <w:tc>
          <w:tcPr>
            <w:tcW w:w="2155" w:type="dxa"/>
          </w:tcPr>
          <w:p w14:paraId="2E459017" w14:textId="77777777" w:rsidR="00CF6FB6" w:rsidRDefault="00CF6FB6" w:rsidP="006344E4">
            <w:pPr>
              <w:rPr>
                <w:rFonts w:ascii="Arial" w:hAnsi="Arial" w:cs="Arial"/>
                <w:b/>
              </w:rPr>
            </w:pPr>
            <w:r>
              <w:rPr>
                <w:rFonts w:ascii="Arial" w:hAnsi="Arial" w:cs="Arial"/>
                <w:b/>
              </w:rPr>
              <w:t>BG_SUM</w:t>
            </w:r>
          </w:p>
        </w:tc>
        <w:tc>
          <w:tcPr>
            <w:tcW w:w="7195" w:type="dxa"/>
          </w:tcPr>
          <w:p w14:paraId="3DB58C9C" w14:textId="77777777" w:rsidR="00CF6FB6" w:rsidRDefault="00CF6FB6" w:rsidP="006344E4">
            <w:pPr>
              <w:rPr>
                <w:rFonts w:ascii="Arial" w:hAnsi="Arial" w:cs="Arial"/>
              </w:rPr>
            </w:pPr>
            <w:r>
              <w:rPr>
                <w:rFonts w:ascii="Arial" w:hAnsi="Arial" w:cs="Arial"/>
              </w:rPr>
              <w:t>Integrated intensity of background pixels associated with spot</w:t>
            </w:r>
          </w:p>
        </w:tc>
      </w:tr>
      <w:tr w:rsidR="00CF6FB6" w14:paraId="0004D4A4" w14:textId="77777777" w:rsidTr="006344E4">
        <w:trPr>
          <w:trHeight w:val="215"/>
        </w:trPr>
        <w:tc>
          <w:tcPr>
            <w:tcW w:w="2155" w:type="dxa"/>
          </w:tcPr>
          <w:p w14:paraId="47D510E0" w14:textId="77777777" w:rsidR="00CF6FB6" w:rsidRDefault="00CF6FB6" w:rsidP="006344E4">
            <w:pPr>
              <w:rPr>
                <w:rFonts w:ascii="Arial" w:hAnsi="Arial" w:cs="Arial"/>
                <w:b/>
              </w:rPr>
            </w:pPr>
            <w:r>
              <w:rPr>
                <w:rFonts w:ascii="Arial" w:hAnsi="Arial" w:cs="Arial"/>
                <w:b/>
              </w:rPr>
              <w:t>BG_SIZE</w:t>
            </w:r>
          </w:p>
        </w:tc>
        <w:tc>
          <w:tcPr>
            <w:tcW w:w="7195" w:type="dxa"/>
          </w:tcPr>
          <w:p w14:paraId="53F52E7A" w14:textId="77777777" w:rsidR="00CF6FB6" w:rsidRDefault="00CF6FB6" w:rsidP="006344E4">
            <w:pPr>
              <w:rPr>
                <w:rFonts w:ascii="Arial" w:hAnsi="Arial" w:cs="Arial"/>
              </w:rPr>
            </w:pPr>
            <w:r>
              <w:rPr>
                <w:rFonts w:ascii="Arial" w:hAnsi="Arial" w:cs="Arial"/>
              </w:rPr>
              <w:t>Size of background region associated with spot (number of pixels)</w:t>
            </w:r>
          </w:p>
        </w:tc>
      </w:tr>
    </w:tbl>
    <w:p w14:paraId="558B6FE5" w14:textId="77777777" w:rsidR="00CF6FB6" w:rsidRDefault="00CF6FB6" w:rsidP="006337A9">
      <w:pPr>
        <w:rPr>
          <w:rFonts w:ascii="Arial" w:hAnsi="Arial" w:cs="Arial"/>
        </w:rPr>
      </w:pPr>
    </w:p>
    <w:p w14:paraId="6D9049C4" w14:textId="77777777" w:rsidR="0032744B" w:rsidRDefault="0032744B" w:rsidP="006337A9">
      <w:pPr>
        <w:rPr>
          <w:rFonts w:ascii="Arial" w:hAnsi="Arial" w:cs="Arial"/>
        </w:rPr>
      </w:pPr>
      <w:r>
        <w:rPr>
          <w:rFonts w:ascii="Arial" w:hAnsi="Arial" w:cs="Arial"/>
        </w:rPr>
        <w:t xml:space="preserve">The second of these files is ‘&lt;filename&gt;_ALL_CELLS.mat’, a mat-file containing </w:t>
      </w:r>
      <w:r w:rsidR="00DA0FDF">
        <w:rPr>
          <w:rFonts w:ascii="Arial" w:hAnsi="Arial" w:cs="Arial"/>
        </w:rPr>
        <w:t>cell polygon informa</w:t>
      </w:r>
      <w:r w:rsidR="002F12FC">
        <w:rPr>
          <w:rFonts w:ascii="Arial" w:hAnsi="Arial" w:cs="Arial"/>
        </w:rPr>
        <w:t xml:space="preserve">tion, spot features associated with individual cells, and average trajectories of those properties over time. The properties selected for are identical to those properties stored in the ‘&lt;filename&gt;_ALL_SPOTS.mat’ mat-file, just associated to their individual cell. </w:t>
      </w:r>
    </w:p>
    <w:p w14:paraId="536AE3F4" w14:textId="77777777" w:rsidR="002F12FC" w:rsidRDefault="002F12FC" w:rsidP="006337A9">
      <w:pPr>
        <w:rPr>
          <w:rFonts w:ascii="Arial" w:hAnsi="Arial" w:cs="Arial"/>
        </w:rPr>
      </w:pPr>
    </w:p>
    <w:p w14:paraId="46B7FC4E" w14:textId="77777777" w:rsidR="002F12FC" w:rsidRDefault="002F12FC" w:rsidP="006337A9">
      <w:pPr>
        <w:rPr>
          <w:rFonts w:ascii="Arial" w:hAnsi="Arial" w:cs="Arial"/>
        </w:rPr>
      </w:pPr>
      <w:r>
        <w:rPr>
          <w:rFonts w:ascii="Arial" w:hAnsi="Arial" w:cs="Arial"/>
        </w:rPr>
        <w:t>The third of these files is an optional AVI of the segmented cells and detected spots. A prompt will appear asking the user for positive affirmation before creating this file.</w:t>
      </w:r>
    </w:p>
    <w:p w14:paraId="1B570F0F" w14:textId="77777777" w:rsidR="002F12FC" w:rsidRDefault="002F12FC" w:rsidP="006337A9">
      <w:pPr>
        <w:rPr>
          <w:rFonts w:ascii="Arial" w:hAnsi="Arial" w:cs="Arial"/>
        </w:rPr>
      </w:pPr>
    </w:p>
    <w:p w14:paraId="75E97A4D" w14:textId="77777777" w:rsidR="002F12FC" w:rsidRDefault="002F12FC" w:rsidP="006337A9">
      <w:pPr>
        <w:rPr>
          <w:rFonts w:ascii="Arial" w:hAnsi="Arial" w:cs="Arial"/>
        </w:rPr>
      </w:pPr>
      <w:r>
        <w:rPr>
          <w:rFonts w:ascii="Arial" w:hAnsi="Arial" w:cs="Arial"/>
          <w:u w:val="single"/>
        </w:rPr>
        <w:t>14. Reloading Results into dNEMO</w:t>
      </w:r>
    </w:p>
    <w:p w14:paraId="1905E398" w14:textId="77777777" w:rsidR="002F12FC" w:rsidRDefault="002F12FC" w:rsidP="006337A9">
      <w:pPr>
        <w:rPr>
          <w:rFonts w:ascii="Arial" w:hAnsi="Arial" w:cs="Arial"/>
        </w:rPr>
      </w:pPr>
    </w:p>
    <w:p w14:paraId="11F90F5F" w14:textId="77777777" w:rsidR="002F12FC" w:rsidRDefault="002F12FC" w:rsidP="006337A9">
      <w:pPr>
        <w:rPr>
          <w:rFonts w:ascii="Arial" w:hAnsi="Arial" w:cs="Arial"/>
        </w:rPr>
      </w:pPr>
      <w:r>
        <w:rPr>
          <w:rFonts w:ascii="Arial" w:hAnsi="Arial" w:cs="Arial"/>
        </w:rPr>
        <w:t>The only file necessary for recaputlating saved results in dNEMO is the ‘&lt;filename&gt;_full_results.mat’ mat-file. Open dNEMO in MATLAB and load in an image which has previously been analyzed/processed and thus has a ‘&lt;filename&gt;_full_results.mat’ mat-file. After the image has been loaded into dNEMO, navigate to File &gt; Reload Results. There will be a prompt asking for a mat-file with the ‘full_results.mat’ within the filename to load into dNEMO. Navigate to where the previously created ‘full_results.mat’ mat-file was saved and select it to reload the previous results into the dNEMO application.</w:t>
      </w:r>
    </w:p>
    <w:p w14:paraId="1ACF5820" w14:textId="77777777" w:rsidR="00B25F67" w:rsidRDefault="00B25F67" w:rsidP="006337A9">
      <w:pPr>
        <w:rPr>
          <w:rFonts w:ascii="Arial" w:hAnsi="Arial" w:cs="Arial"/>
        </w:rPr>
      </w:pPr>
    </w:p>
    <w:p w14:paraId="1F748856" w14:textId="77777777" w:rsidR="00B25F67" w:rsidRDefault="00B25F67" w:rsidP="006337A9">
      <w:pPr>
        <w:rPr>
          <w:rFonts w:ascii="Arial" w:hAnsi="Arial" w:cs="Arial"/>
        </w:rPr>
      </w:pPr>
      <w:r>
        <w:rPr>
          <w:rFonts w:ascii="Arial" w:hAnsi="Arial" w:cs="Arial"/>
          <w:u w:val="single"/>
        </w:rPr>
        <w:t>15. Guided Example: smFISH</w:t>
      </w:r>
    </w:p>
    <w:p w14:paraId="549F145F" w14:textId="77777777" w:rsidR="00B25F67" w:rsidRDefault="00B25F67" w:rsidP="006337A9">
      <w:pPr>
        <w:rPr>
          <w:rFonts w:ascii="Arial" w:hAnsi="Arial" w:cs="Arial"/>
        </w:rPr>
      </w:pPr>
    </w:p>
    <w:p w14:paraId="75DD6523" w14:textId="77777777" w:rsidR="00B25F67" w:rsidRDefault="00B25F67" w:rsidP="006337A9">
      <w:pPr>
        <w:rPr>
          <w:rFonts w:ascii="Arial" w:hAnsi="Arial" w:cs="Arial"/>
        </w:rPr>
      </w:pPr>
      <w:r>
        <w:rPr>
          <w:rFonts w:ascii="Arial" w:hAnsi="Arial" w:cs="Arial"/>
        </w:rPr>
        <w:t>This section provides a walkthrough for how to process a sample smFISH image through dNEMO. The sample image ‘SMFISH_SAMPLE.tif’ can be downloaded at the following location:</w:t>
      </w:r>
    </w:p>
    <w:p w14:paraId="497DEDBE" w14:textId="77777777" w:rsidR="00B25F67" w:rsidRDefault="00B25F67" w:rsidP="006337A9">
      <w:pPr>
        <w:rPr>
          <w:rFonts w:ascii="Arial" w:hAnsi="Arial" w:cs="Arial"/>
        </w:rPr>
      </w:pPr>
    </w:p>
    <w:p w14:paraId="7F167FF1" w14:textId="77777777" w:rsidR="00B25F67" w:rsidRDefault="00B25F67" w:rsidP="006337A9">
      <w:pPr>
        <w:rPr>
          <w:rFonts w:ascii="Arial" w:hAnsi="Arial" w:cs="Arial"/>
        </w:rPr>
      </w:pPr>
      <w:r>
        <w:rPr>
          <w:rFonts w:ascii="Arial" w:hAnsi="Arial" w:cs="Arial"/>
        </w:rPr>
        <w:t>This sample image is of the dimensions 1024 x 1024 x 47 and contains smFISH data.</w:t>
      </w:r>
    </w:p>
    <w:p w14:paraId="1D372C4D" w14:textId="77777777" w:rsidR="00B25F67" w:rsidRDefault="00B25F67" w:rsidP="006337A9">
      <w:pPr>
        <w:rPr>
          <w:rFonts w:ascii="Arial" w:hAnsi="Arial" w:cs="Arial"/>
        </w:rPr>
      </w:pPr>
    </w:p>
    <w:p w14:paraId="68AB413D" w14:textId="77777777" w:rsidR="00B25F67" w:rsidRDefault="00B25F67" w:rsidP="00B25F67">
      <w:pPr>
        <w:pStyle w:val="ListParagraph"/>
        <w:numPr>
          <w:ilvl w:val="0"/>
          <w:numId w:val="6"/>
        </w:numPr>
        <w:rPr>
          <w:rFonts w:ascii="Arial" w:hAnsi="Arial" w:cs="Arial"/>
        </w:rPr>
      </w:pPr>
      <w:r w:rsidRPr="00B25F67">
        <w:rPr>
          <w:rFonts w:ascii="Arial" w:hAnsi="Arial" w:cs="Arial"/>
        </w:rPr>
        <w:t>To start, open dNEMO from the command window by typing the following:</w:t>
      </w:r>
    </w:p>
    <w:p w14:paraId="0CF2B501" w14:textId="77777777" w:rsidR="00B25F67" w:rsidRPr="00B25F67" w:rsidRDefault="00B25F67" w:rsidP="00B25F67">
      <w:pPr>
        <w:pStyle w:val="ListParagraph"/>
        <w:ind w:left="1080"/>
        <w:rPr>
          <w:rFonts w:ascii="Arial" w:hAnsi="Arial" w:cs="Arial"/>
        </w:rPr>
      </w:pPr>
      <w:r>
        <w:rPr>
          <w:rFonts w:ascii="Arial" w:hAnsi="Arial" w:cs="Arial"/>
        </w:rPr>
        <w:t>&gt;&gt;&gt; RUN_ME</w:t>
      </w:r>
    </w:p>
    <w:p w14:paraId="561693CB" w14:textId="77777777" w:rsidR="00B25F67" w:rsidRDefault="00B25F67" w:rsidP="00B25F67">
      <w:pPr>
        <w:pStyle w:val="ListParagraph"/>
        <w:numPr>
          <w:ilvl w:val="0"/>
          <w:numId w:val="6"/>
        </w:numPr>
        <w:rPr>
          <w:rFonts w:ascii="Arial" w:hAnsi="Arial" w:cs="Arial"/>
        </w:rPr>
      </w:pPr>
      <w:r>
        <w:rPr>
          <w:rFonts w:ascii="Arial" w:hAnsi="Arial" w:cs="Arial"/>
        </w:rPr>
        <w:t>When the application opens, navigate to File &gt; Load Images. A prompt will appear asking for an image file. Navigate to the location where ‘SMFISH_SAMPLE.tif’ is stored and select it to open the image in dNEMO. This sample image is 3D, so when prompted for the dimensionality select ‘3D’ and click okay to confirm 47 z-slices.</w:t>
      </w:r>
    </w:p>
    <w:p w14:paraId="3B30C7EF" w14:textId="77777777" w:rsidR="00B25F67" w:rsidRDefault="00B25F67" w:rsidP="00B25F67">
      <w:pPr>
        <w:pStyle w:val="ListParagraph"/>
        <w:ind w:left="1080"/>
        <w:rPr>
          <w:rFonts w:ascii="Arial" w:hAnsi="Arial" w:cs="Arial"/>
        </w:rPr>
      </w:pPr>
    </w:p>
    <w:p w14:paraId="5972F8F5" w14:textId="77777777" w:rsidR="00B25F67" w:rsidRDefault="00B25F67" w:rsidP="00B25F67">
      <w:pPr>
        <w:pStyle w:val="ListParagraph"/>
        <w:numPr>
          <w:ilvl w:val="0"/>
          <w:numId w:val="6"/>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2AC5C6BE" w14:textId="77777777" w:rsidR="00B25F67" w:rsidRPr="00B25F67" w:rsidRDefault="00B25F67" w:rsidP="00B25F67">
      <w:pPr>
        <w:rPr>
          <w:rFonts w:ascii="Arial" w:hAnsi="Arial" w:cs="Arial"/>
        </w:rPr>
      </w:pPr>
    </w:p>
    <w:p w14:paraId="0066248B" w14:textId="7D927766" w:rsidR="00B25F67" w:rsidRDefault="00B25F67" w:rsidP="00B25F67">
      <w:pPr>
        <w:pStyle w:val="ListParagraph"/>
        <w:numPr>
          <w:ilvl w:val="0"/>
          <w:numId w:val="6"/>
        </w:numPr>
        <w:rPr>
          <w:rFonts w:ascii="Arial" w:hAnsi="Arial" w:cs="Arial"/>
        </w:rPr>
      </w:pPr>
      <w:r>
        <w:rPr>
          <w:rFonts w:ascii="Arial" w:hAnsi="Arial" w:cs="Arial"/>
        </w:rPr>
        <w:t>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w:t>
      </w:r>
      <w:r w:rsidR="00C53F3A">
        <w:rPr>
          <w:rFonts w:ascii="Arial" w:hAnsi="Arial" w:cs="Arial"/>
        </w:rPr>
        <w:t xml:space="preserve"> Adjust the wavelet threshold as n</w:t>
      </w:r>
      <w:r w:rsidR="00CF6FB6">
        <w:rPr>
          <w:rFonts w:ascii="Arial" w:hAnsi="Arial" w:cs="Arial"/>
        </w:rPr>
        <w:t xml:space="preserve">eeded in the upper left corner, and click either ‘Test Detect’ button to examine the effects of the updated threshold. </w:t>
      </w:r>
    </w:p>
    <w:p w14:paraId="0BCCFFD0" w14:textId="77777777" w:rsidR="00673EB6" w:rsidRPr="00673EB6" w:rsidRDefault="00673EB6" w:rsidP="00673EB6">
      <w:pPr>
        <w:rPr>
          <w:rFonts w:ascii="Arial" w:hAnsi="Arial" w:cs="Arial"/>
        </w:rPr>
      </w:pPr>
    </w:p>
    <w:p w14:paraId="073B5F8B" w14:textId="682616D6" w:rsidR="00673EB6" w:rsidRDefault="00186B20" w:rsidP="00B25F67">
      <w:pPr>
        <w:pStyle w:val="ListParagraph"/>
        <w:numPr>
          <w:ilvl w:val="0"/>
          <w:numId w:val="6"/>
        </w:numPr>
        <w:rPr>
          <w:rFonts w:ascii="Arial" w:hAnsi="Arial" w:cs="Arial"/>
        </w:rPr>
      </w:pPr>
      <w:r>
        <w:rPr>
          <w:rFonts w:ascii="Arial" w:hAnsi="Arial" w:cs="Arial"/>
        </w:rPr>
        <w:t>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If the threshold hasn’t been adjusted since you clicked either of the ‘Test Detect’</w:t>
      </w:r>
      <w:r w:rsidR="00C82DA5">
        <w:rPr>
          <w:rFonts w:ascii="Arial" w:hAnsi="Arial" w:cs="Arial"/>
        </w:rPr>
        <w:t xml:space="preserve"> buttons, dNEMO does not need to run the detection and the keyframe will automatically be saved, as the smFISH image is a single frame. Otherwise, the detection will run and save the detected objects &amp; accompanying parameters as keyframes. You can examine these parameters in the ‘Keyframes’ panel.</w:t>
      </w:r>
    </w:p>
    <w:p w14:paraId="184705E8" w14:textId="77777777" w:rsidR="00C82DA5" w:rsidRPr="00C82DA5" w:rsidRDefault="00C82DA5" w:rsidP="00C82DA5">
      <w:pPr>
        <w:rPr>
          <w:rFonts w:ascii="Arial" w:hAnsi="Arial" w:cs="Arial"/>
        </w:rPr>
      </w:pPr>
    </w:p>
    <w:p w14:paraId="40B7D9AA" w14:textId="7AD2792D" w:rsidR="00C82DA5" w:rsidRDefault="00C82DA5" w:rsidP="00B25F67">
      <w:pPr>
        <w:pStyle w:val="ListParagraph"/>
        <w:numPr>
          <w:ilvl w:val="0"/>
          <w:numId w:val="6"/>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76AB15E7" w14:textId="77777777" w:rsidR="00C82DA5" w:rsidRPr="00C82DA5" w:rsidRDefault="00C82DA5" w:rsidP="00C82DA5">
      <w:pPr>
        <w:rPr>
          <w:rFonts w:ascii="Arial" w:hAnsi="Arial" w:cs="Arial"/>
        </w:rPr>
      </w:pPr>
    </w:p>
    <w:p w14:paraId="777FA35D" w14:textId="48535D03" w:rsidR="00C82DA5" w:rsidRDefault="00C82DA5" w:rsidP="00B25F67">
      <w:pPr>
        <w:pStyle w:val="ListParagraph"/>
        <w:numPr>
          <w:ilvl w:val="0"/>
          <w:numId w:val="6"/>
        </w:numPr>
        <w:rPr>
          <w:rFonts w:ascii="Arial" w:hAnsi="Arial" w:cs="Arial"/>
        </w:rPr>
      </w:pPr>
      <w:r>
        <w:rPr>
          <w:rFonts w:ascii="Arial" w:hAnsi="Arial" w:cs="Arial"/>
        </w:rPr>
        <w:t xml:space="preserve">Once a cell is created, it can be further modified by selecting the cell from the dropdown menu in the ‘Cells’ panel or </w:t>
      </w:r>
      <w:r w:rsidR="00B616E0">
        <w:rPr>
          <w:rFonts w:ascii="Arial" w:hAnsi="Arial" w:cs="Arial"/>
        </w:rPr>
        <w:t>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41240D63" w14:textId="77777777" w:rsidR="00B616E0" w:rsidRPr="00B616E0" w:rsidRDefault="00B616E0" w:rsidP="00B616E0">
      <w:pPr>
        <w:rPr>
          <w:rFonts w:ascii="Arial" w:hAnsi="Arial" w:cs="Arial"/>
        </w:rPr>
      </w:pPr>
    </w:p>
    <w:p w14:paraId="7D0E5C57" w14:textId="55C047C8" w:rsidR="00B616E0" w:rsidRDefault="00B616E0" w:rsidP="00B616E0">
      <w:pPr>
        <w:pStyle w:val="ListParagraph"/>
        <w:numPr>
          <w:ilvl w:val="0"/>
          <w:numId w:val="6"/>
        </w:numPr>
        <w:rPr>
          <w:rFonts w:ascii="Arial" w:hAnsi="Arial" w:cs="Arial"/>
        </w:rPr>
      </w:pPr>
      <w:r>
        <w:rPr>
          <w:rFonts w:ascii="Arial" w:hAnsi="Arial" w:cs="Arial"/>
        </w:rPr>
        <w:t>After a cell is created, the trajectory axis in the lower right-hand corner of the dNEMO interface should display a bar plot of the spots per drawn cell (bar plot for single images, trajectories for time-lapse images). Repeating the cell segmentation process will add additional bars to this axis.</w:t>
      </w:r>
    </w:p>
    <w:p w14:paraId="191FA193" w14:textId="77777777" w:rsidR="00B616E0" w:rsidRPr="00B616E0" w:rsidRDefault="00B616E0" w:rsidP="00B616E0">
      <w:pPr>
        <w:rPr>
          <w:rFonts w:ascii="Arial" w:hAnsi="Arial" w:cs="Arial"/>
        </w:rPr>
      </w:pPr>
    </w:p>
    <w:p w14:paraId="4C8EB0C0" w14:textId="43DF1B17" w:rsidR="00B616E0" w:rsidRDefault="00B616E0" w:rsidP="00B616E0">
      <w:pPr>
        <w:pStyle w:val="ListParagraph"/>
        <w:numPr>
          <w:ilvl w:val="0"/>
          <w:numId w:val="6"/>
        </w:numPr>
        <w:rPr>
          <w:rFonts w:ascii="Arial" w:hAnsi="Arial" w:cs="Arial"/>
        </w:rPr>
      </w:pPr>
      <w:r>
        <w:rPr>
          <w:rFonts w:ascii="Arial" w:hAnsi="Arial" w:cs="Arial"/>
        </w:rPr>
        <w:t xml:space="preserve">Create several more single-cell measurements by repeating the cell segmentation process. </w:t>
      </w:r>
    </w:p>
    <w:p w14:paraId="611F0982" w14:textId="77777777" w:rsidR="00B616E0" w:rsidRPr="00B616E0" w:rsidRDefault="00B616E0" w:rsidP="00B616E0">
      <w:pPr>
        <w:rPr>
          <w:rFonts w:ascii="Arial" w:hAnsi="Arial" w:cs="Arial"/>
        </w:rPr>
      </w:pPr>
    </w:p>
    <w:p w14:paraId="74AA49D3" w14:textId="07ED1F16" w:rsidR="00B616E0" w:rsidRPr="00B616E0" w:rsidRDefault="00B616E0" w:rsidP="00B616E0">
      <w:pPr>
        <w:pStyle w:val="ListParagraph"/>
        <w:numPr>
          <w:ilvl w:val="0"/>
          <w:numId w:val="6"/>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bookmarkStart w:id="0" w:name="_GoBack"/>
      <w:bookmarkEnd w:id="0"/>
    </w:p>
    <w:p w14:paraId="680C938C" w14:textId="77777777" w:rsidR="00673EB6" w:rsidRDefault="00673EB6" w:rsidP="00673EB6">
      <w:pPr>
        <w:rPr>
          <w:rFonts w:ascii="Arial" w:hAnsi="Arial" w:cs="Arial"/>
        </w:rPr>
      </w:pPr>
    </w:p>
    <w:p w14:paraId="4379BD88" w14:textId="3068DD21" w:rsidR="00673EB6" w:rsidRPr="00673EB6" w:rsidRDefault="00673EB6" w:rsidP="00673EB6">
      <w:pPr>
        <w:rPr>
          <w:rFonts w:ascii="Arial" w:hAnsi="Arial" w:cs="Arial"/>
        </w:rPr>
      </w:pPr>
      <w:r w:rsidRPr="00673EB6">
        <w:rPr>
          <w:rFonts w:ascii="Arial" w:hAnsi="Arial" w:cs="Arial"/>
          <w:highlight w:val="yellow"/>
          <w:u w:val="single"/>
        </w:rPr>
        <w:t>16. Guided Example: EGFP-NEMO</w:t>
      </w:r>
    </w:p>
    <w:p w14:paraId="6994A0D7" w14:textId="77777777" w:rsidR="0074475B" w:rsidRDefault="0074475B" w:rsidP="0095124C">
      <w:pPr>
        <w:rPr>
          <w:rFonts w:ascii="Arial" w:hAnsi="Arial" w:cs="Arial"/>
        </w:rPr>
      </w:pPr>
    </w:p>
    <w:p w14:paraId="05EB48BA" w14:textId="77777777" w:rsidR="0074475B" w:rsidRPr="0074475B" w:rsidRDefault="0074475B" w:rsidP="0095124C">
      <w:pPr>
        <w:rPr>
          <w:rFonts w:ascii="Arial" w:hAnsi="Arial" w:cs="Arial"/>
        </w:rPr>
      </w:pPr>
      <w:r>
        <w:rPr>
          <w:rFonts w:ascii="Arial" w:hAnsi="Arial" w:cs="Arial"/>
          <w:u w:val="single"/>
        </w:rPr>
        <w:t>17. References</w:t>
      </w:r>
    </w:p>
    <w:p w14:paraId="2E51C9A9" w14:textId="77777777" w:rsidR="0074475B" w:rsidRDefault="0074475B" w:rsidP="0095124C">
      <w:pPr>
        <w:rPr>
          <w:rFonts w:ascii="Arial" w:hAnsi="Arial" w:cs="Arial"/>
        </w:rPr>
      </w:pPr>
    </w:p>
    <w:p w14:paraId="12B213D1" w14:textId="77777777" w:rsidR="0074475B" w:rsidRPr="0074475B" w:rsidRDefault="0074475B" w:rsidP="0074475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74475B">
        <w:rPr>
          <w:noProof/>
        </w:rPr>
        <w:t>1.</w:t>
      </w:r>
      <w:r w:rsidRPr="0074475B">
        <w:rPr>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54AEEDF9" w14:textId="77777777" w:rsidR="008664A8" w:rsidRPr="008664A8" w:rsidRDefault="0074475B" w:rsidP="0095124C">
      <w:pPr>
        <w:rPr>
          <w:rFonts w:ascii="Arial" w:hAnsi="Arial" w:cs="Arial"/>
        </w:rPr>
      </w:pPr>
      <w:r>
        <w:rPr>
          <w:rFonts w:ascii="Arial" w:hAnsi="Arial" w:cs="Arial"/>
        </w:rPr>
        <w:fldChar w:fldCharType="end"/>
      </w:r>
    </w:p>
    <w:sectPr w:rsidR="008664A8" w:rsidRPr="008664A8"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F4C93"/>
    <w:multiLevelType w:val="hybridMultilevel"/>
    <w:tmpl w:val="2314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027E8"/>
    <w:multiLevelType w:val="hybridMultilevel"/>
    <w:tmpl w:val="64907DE0"/>
    <w:lvl w:ilvl="0" w:tplc="788C1D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DA3845"/>
    <w:multiLevelType w:val="hybridMultilevel"/>
    <w:tmpl w:val="DFA8ED34"/>
    <w:lvl w:ilvl="0" w:tplc="8E1657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A1649A9"/>
    <w:multiLevelType w:val="hybridMultilevel"/>
    <w:tmpl w:val="4BEC23C2"/>
    <w:lvl w:ilvl="0" w:tplc="FEFA7A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997176A"/>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1174CCF"/>
    <w:multiLevelType w:val="hybridMultilevel"/>
    <w:tmpl w:val="93D0FCE0"/>
    <w:lvl w:ilvl="0" w:tplc="1EBEC0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8B3309"/>
    <w:multiLevelType w:val="hybridMultilevel"/>
    <w:tmpl w:val="17CC52CE"/>
    <w:lvl w:ilvl="0" w:tplc="EB2EEEF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042C7C"/>
    <w:multiLevelType w:val="hybridMultilevel"/>
    <w:tmpl w:val="8A20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FC549C"/>
    <w:multiLevelType w:val="hybridMultilevel"/>
    <w:tmpl w:val="D4DEDABC"/>
    <w:lvl w:ilvl="0" w:tplc="E93662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E21F2E"/>
    <w:multiLevelType w:val="hybridMultilevel"/>
    <w:tmpl w:val="5DFC09CC"/>
    <w:lvl w:ilvl="0" w:tplc="A5A4199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7"/>
  </w:num>
  <w:num w:numId="4">
    <w:abstractNumId w:val="2"/>
  </w:num>
  <w:num w:numId="5">
    <w:abstractNumId w:val="3"/>
  </w:num>
  <w:num w:numId="6">
    <w:abstractNumId w:val="4"/>
  </w:num>
  <w:num w:numId="7">
    <w:abstractNumId w:val="9"/>
  </w:num>
  <w:num w:numId="8">
    <w:abstractNumId w:val="1"/>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3BA9"/>
    <w:rsid w:val="000055B4"/>
    <w:rsid w:val="00096332"/>
    <w:rsid w:val="000F276E"/>
    <w:rsid w:val="00171F4D"/>
    <w:rsid w:val="00180973"/>
    <w:rsid w:val="00185BC6"/>
    <w:rsid w:val="00186B20"/>
    <w:rsid w:val="00194DED"/>
    <w:rsid w:val="001A2E0C"/>
    <w:rsid w:val="001B1043"/>
    <w:rsid w:val="001E0977"/>
    <w:rsid w:val="00201E8E"/>
    <w:rsid w:val="0023319A"/>
    <w:rsid w:val="0025737B"/>
    <w:rsid w:val="002723A7"/>
    <w:rsid w:val="00274554"/>
    <w:rsid w:val="0027512C"/>
    <w:rsid w:val="002F12FC"/>
    <w:rsid w:val="0030072C"/>
    <w:rsid w:val="0032744B"/>
    <w:rsid w:val="00351DCB"/>
    <w:rsid w:val="00363BA3"/>
    <w:rsid w:val="0038520C"/>
    <w:rsid w:val="0039256D"/>
    <w:rsid w:val="003A278E"/>
    <w:rsid w:val="00413790"/>
    <w:rsid w:val="00541295"/>
    <w:rsid w:val="00567F60"/>
    <w:rsid w:val="00584B9A"/>
    <w:rsid w:val="00593BA9"/>
    <w:rsid w:val="005E3A79"/>
    <w:rsid w:val="00624B83"/>
    <w:rsid w:val="00627357"/>
    <w:rsid w:val="006337A9"/>
    <w:rsid w:val="00634596"/>
    <w:rsid w:val="00673EB6"/>
    <w:rsid w:val="0068755F"/>
    <w:rsid w:val="006B2E7A"/>
    <w:rsid w:val="0070258F"/>
    <w:rsid w:val="0074475B"/>
    <w:rsid w:val="00751506"/>
    <w:rsid w:val="00806AC5"/>
    <w:rsid w:val="00837B62"/>
    <w:rsid w:val="008664A8"/>
    <w:rsid w:val="008B5881"/>
    <w:rsid w:val="009278C0"/>
    <w:rsid w:val="0094269B"/>
    <w:rsid w:val="0095124C"/>
    <w:rsid w:val="00990C93"/>
    <w:rsid w:val="009F188B"/>
    <w:rsid w:val="00B20408"/>
    <w:rsid w:val="00B25F67"/>
    <w:rsid w:val="00B616E0"/>
    <w:rsid w:val="00B703A0"/>
    <w:rsid w:val="00BE596E"/>
    <w:rsid w:val="00BE7628"/>
    <w:rsid w:val="00C3067A"/>
    <w:rsid w:val="00C53F3A"/>
    <w:rsid w:val="00C82DA5"/>
    <w:rsid w:val="00CC4211"/>
    <w:rsid w:val="00CF6FB6"/>
    <w:rsid w:val="00D303AC"/>
    <w:rsid w:val="00D956C3"/>
    <w:rsid w:val="00DA0FDF"/>
    <w:rsid w:val="00E10BEB"/>
    <w:rsid w:val="00E30E61"/>
    <w:rsid w:val="00E85A6D"/>
    <w:rsid w:val="00E8778B"/>
    <w:rsid w:val="00EC0C3D"/>
    <w:rsid w:val="00EC44C3"/>
    <w:rsid w:val="00ED5B9A"/>
    <w:rsid w:val="00F05AF4"/>
    <w:rsid w:val="00F13A45"/>
    <w:rsid w:val="00F13DDE"/>
    <w:rsid w:val="00F25EE5"/>
    <w:rsid w:val="00F33465"/>
    <w:rsid w:val="00F612EE"/>
    <w:rsid w:val="00F93652"/>
    <w:rsid w:val="00FA04F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4F7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BA9"/>
    <w:pPr>
      <w:ind w:left="720"/>
      <w:contextualSpacing/>
    </w:pPr>
  </w:style>
  <w:style w:type="character" w:styleId="Hyperlink">
    <w:name w:val="Hyperlink"/>
    <w:basedOn w:val="DefaultParagraphFont"/>
    <w:uiPriority w:val="99"/>
    <w:unhideWhenUsed/>
    <w:rsid w:val="00593BA9"/>
    <w:rPr>
      <w:color w:val="0563C1" w:themeColor="hyperlink"/>
      <w:u w:val="single"/>
    </w:rPr>
  </w:style>
  <w:style w:type="character" w:styleId="FollowedHyperlink">
    <w:name w:val="FollowedHyperlink"/>
    <w:basedOn w:val="DefaultParagraphFont"/>
    <w:uiPriority w:val="99"/>
    <w:semiHidden/>
    <w:unhideWhenUsed/>
    <w:rsid w:val="00593BA9"/>
    <w:rPr>
      <w:color w:val="954F72" w:themeColor="followedHyperlink"/>
      <w:u w:val="single"/>
    </w:rPr>
  </w:style>
  <w:style w:type="paragraph" w:customStyle="1" w:styleId="EndNoteBibliographyTitle">
    <w:name w:val="EndNote Bibliography Title"/>
    <w:basedOn w:val="Normal"/>
    <w:rsid w:val="0074475B"/>
    <w:pPr>
      <w:jc w:val="center"/>
    </w:pPr>
    <w:rPr>
      <w:rFonts w:ascii="Calibri" w:hAnsi="Calibri"/>
    </w:rPr>
  </w:style>
  <w:style w:type="paragraph" w:customStyle="1" w:styleId="EndNoteBibliography">
    <w:name w:val="EndNote Bibliography"/>
    <w:basedOn w:val="Normal"/>
    <w:rsid w:val="0074475B"/>
    <w:rPr>
      <w:rFonts w:ascii="Calibri" w:hAnsi="Calibri"/>
    </w:rPr>
  </w:style>
  <w:style w:type="table" w:styleId="TableGrid">
    <w:name w:val="Table Grid"/>
    <w:basedOn w:val="TableNormal"/>
    <w:uiPriority w:val="39"/>
    <w:rsid w:val="00CF6F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28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gnu.org/licenses/" TargetMode="External"/><Relationship Id="rId6" Type="http://schemas.openxmlformats.org/officeDocument/2006/relationships/hyperlink" Target="https://github.com/recleelab"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20</Pages>
  <Words>4482</Words>
  <Characters>23445</Characters>
  <Application>Microsoft Macintosh Word</Application>
  <DocSecurity>0</DocSecurity>
  <Lines>689</Lines>
  <Paragraphs>2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70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6</cp:revision>
  <dcterms:created xsi:type="dcterms:W3CDTF">2019-12-04T14:55:00Z</dcterms:created>
  <dcterms:modified xsi:type="dcterms:W3CDTF">2019-12-10T18:03:00Z</dcterms:modified>
  <cp:category/>
</cp:coreProperties>
</file>